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66C4E128"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4D1708">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Robbie M Parks, PhD</w:t>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4AF3F81" w:rsidR="004A6C83" w:rsidRDefault="004A6C83" w:rsidP="00042EDE">
      <w:pPr>
        <w:spacing w:line="240" w:lineRule="auto"/>
        <w:rPr>
          <w:color w:val="000000" w:themeColor="text1"/>
        </w:rPr>
      </w:pPr>
    </w:p>
    <w:p w14:paraId="171B1008" w14:textId="77777777" w:rsidR="00707692" w:rsidRPr="00BE40FA" w:rsidRDefault="00707692" w:rsidP="00707692">
      <w:pPr>
        <w:spacing w:line="240" w:lineRule="auto"/>
        <w:outlineLvl w:val="0"/>
        <w:rPr>
          <w:bCs/>
          <w:i/>
          <w:iCs/>
          <w:color w:val="000000" w:themeColor="text1"/>
        </w:rPr>
      </w:pPr>
      <w:r w:rsidRPr="00BE40FA">
        <w:rPr>
          <w:bCs/>
          <w:i/>
          <w:iCs/>
          <w:color w:val="000000" w:themeColor="text1"/>
        </w:rPr>
        <w:t>Yanelli Nunez, PhD</w:t>
      </w:r>
    </w:p>
    <w:p w14:paraId="0442C333"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32242BB4" w14:textId="081773D0" w:rsidR="00707692" w:rsidRDefault="00707692" w:rsidP="00042EDE">
      <w:pPr>
        <w:spacing w:line="240" w:lineRule="auto"/>
        <w:rPr>
          <w:color w:val="000000" w:themeColor="text1"/>
        </w:rPr>
      </w:pPr>
    </w:p>
    <w:p w14:paraId="21E1A449" w14:textId="77777777" w:rsidR="00707692" w:rsidRPr="00BE40FA" w:rsidRDefault="00707692" w:rsidP="00707692">
      <w:pPr>
        <w:spacing w:line="240" w:lineRule="auto"/>
        <w:rPr>
          <w:i/>
          <w:iCs/>
          <w:color w:val="000000" w:themeColor="text1"/>
        </w:rPr>
      </w:pPr>
      <w:r w:rsidRPr="00BE40FA">
        <w:rPr>
          <w:bCs/>
          <w:i/>
          <w:iCs/>
          <w:color w:val="000000" w:themeColor="text1"/>
        </w:rPr>
        <w:t>Arin</w:t>
      </w:r>
      <w:r>
        <w:rPr>
          <w:bCs/>
          <w:i/>
          <w:iCs/>
          <w:color w:val="000000" w:themeColor="text1"/>
        </w:rPr>
        <w:t xml:space="preserve"> A</w:t>
      </w:r>
      <w:r w:rsidRPr="00BE40FA">
        <w:rPr>
          <w:bCs/>
          <w:i/>
          <w:iCs/>
          <w:color w:val="000000" w:themeColor="text1"/>
        </w:rPr>
        <w:t xml:space="preserve"> Bal</w:t>
      </w:r>
      <w:r>
        <w:rPr>
          <w:bCs/>
          <w:i/>
          <w:iCs/>
          <w:color w:val="000000" w:themeColor="text1"/>
        </w:rPr>
        <w:t>a</w:t>
      </w:r>
      <w:r w:rsidRPr="00BE40FA">
        <w:rPr>
          <w:bCs/>
          <w:i/>
          <w:iCs/>
          <w:color w:val="000000" w:themeColor="text1"/>
        </w:rPr>
        <w:t>lian, MD, MPH</w:t>
      </w:r>
    </w:p>
    <w:p w14:paraId="6868457B"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2680BA33" w14:textId="77777777" w:rsidR="00707692" w:rsidRDefault="00707692"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3628DFB6"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591B08A8" w14:textId="7CF4163C" w:rsidR="009D5CB4" w:rsidRPr="009D5CB4" w:rsidRDefault="009D5CB4" w:rsidP="00042EDE">
      <w:pPr>
        <w:spacing w:line="240" w:lineRule="auto"/>
        <w:rPr>
          <w:color w:val="000000" w:themeColor="text1"/>
          <w:lang w:val="en-GB"/>
        </w:rPr>
      </w:pPr>
      <w:r w:rsidRPr="009D5CB4">
        <w:rPr>
          <w:color w:val="000000" w:themeColor="text1"/>
          <w:lang w:val="en-GB"/>
        </w:rPr>
        <w:t xml:space="preserve">Department of Biostatistics, Harvard TH Chan School of Public Health, Boston, </w:t>
      </w:r>
      <w:r w:rsidR="00D107D4" w:rsidRPr="00BE40FA">
        <w:rPr>
          <w:bCs/>
          <w:color w:val="000000" w:themeColor="text1"/>
        </w:rPr>
        <w:t>Massachusetts</w:t>
      </w:r>
      <w:r w:rsidRPr="009D5CB4">
        <w:rPr>
          <w:color w:val="000000" w:themeColor="text1"/>
          <w:lang w:val="en-GB"/>
        </w:rPr>
        <w:t>,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0AB3013E" w:rsidR="007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bCs/>
          <w:color w:val="000000" w:themeColor="text1"/>
        </w:rPr>
      </w:pPr>
      <w:r w:rsidRPr="00BE40FA">
        <w:rPr>
          <w:bCs/>
          <w:color w:val="000000" w:themeColor="text1"/>
        </w:rPr>
        <w:t>Department of Environmental Science, Aarhus University, Roskilde,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58000B26" w:rsidR="00FF2B00"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4B897AF" w14:textId="156AD904" w:rsidR="00BF6899" w:rsidRPr="00BE40FA" w:rsidRDefault="00BF6899" w:rsidP="00042EDE">
      <w:pPr>
        <w:spacing w:line="240" w:lineRule="auto"/>
        <w:outlineLvl w:val="0"/>
        <w:rPr>
          <w:bCs/>
          <w:color w:val="000000" w:themeColor="text1"/>
        </w:rPr>
      </w:pPr>
      <w:r w:rsidRPr="00BF6899">
        <w:rPr>
          <w:bCs/>
          <w:color w:val="000000" w:themeColor="text1"/>
        </w:rPr>
        <w:t>Global Centre for Clean Air Research (GCARE), Univers</w:t>
      </w:r>
      <w:r>
        <w:rPr>
          <w:bCs/>
          <w:color w:val="000000" w:themeColor="text1"/>
        </w:rPr>
        <w:t>ity of Surrey, Guildford</w:t>
      </w:r>
      <w:r w:rsidRPr="00BF6899">
        <w:rPr>
          <w:bCs/>
          <w:color w:val="000000" w:themeColor="text1"/>
        </w:rPr>
        <w:t>, United Kingdom</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526273D0" w:rsidR="00B51F0D"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60317DD0" w:rsidR="00923BBD" w:rsidRDefault="00923BBD" w:rsidP="00042EDE">
      <w:pPr>
        <w:spacing w:line="240" w:lineRule="auto"/>
        <w:outlineLvl w:val="0"/>
        <w:rPr>
          <w:bCs/>
          <w:color w:val="000000" w:themeColor="text1"/>
        </w:rPr>
      </w:pPr>
    </w:p>
    <w:p w14:paraId="6735FD23" w14:textId="52524F07" w:rsidR="00BF6899" w:rsidRPr="00BE40FA" w:rsidRDefault="00BF6899" w:rsidP="00BF6899">
      <w:pPr>
        <w:spacing w:line="240" w:lineRule="auto"/>
        <w:outlineLvl w:val="0"/>
        <w:rPr>
          <w:bCs/>
          <w:i/>
          <w:iCs/>
          <w:color w:val="000000" w:themeColor="text1"/>
        </w:rPr>
      </w:pPr>
      <w:r w:rsidRPr="00BE40FA">
        <w:rPr>
          <w:i/>
          <w:iCs/>
          <w:color w:val="000000" w:themeColor="text1"/>
        </w:rPr>
        <w:t>J</w:t>
      </w:r>
      <w:r>
        <w:rPr>
          <w:i/>
          <w:iCs/>
          <w:color w:val="000000" w:themeColor="text1"/>
        </w:rPr>
        <w:t>ørgen Brandt</w:t>
      </w:r>
      <w:r w:rsidRPr="00BE40FA">
        <w:rPr>
          <w:i/>
          <w:iCs/>
          <w:color w:val="000000" w:themeColor="text1"/>
        </w:rPr>
        <w:t>,</w:t>
      </w:r>
      <w:r w:rsidRPr="00BE40FA">
        <w:rPr>
          <w:bCs/>
          <w:i/>
          <w:iCs/>
          <w:color w:val="000000" w:themeColor="text1"/>
        </w:rPr>
        <w:t xml:space="preserve"> PhD</w:t>
      </w:r>
    </w:p>
    <w:p w14:paraId="1D3D26A5" w14:textId="77777777" w:rsidR="00BF6899" w:rsidRPr="00BE40FA" w:rsidRDefault="00BF6899" w:rsidP="00BF6899">
      <w:pPr>
        <w:spacing w:line="240" w:lineRule="auto"/>
        <w:outlineLvl w:val="0"/>
        <w:rPr>
          <w:bCs/>
          <w:color w:val="000000" w:themeColor="text1"/>
        </w:rPr>
      </w:pPr>
      <w:r w:rsidRPr="00BE40FA">
        <w:rPr>
          <w:bCs/>
          <w:color w:val="000000" w:themeColor="text1"/>
        </w:rPr>
        <w:t>Department of Environmental Science, Aarhus University, Roskilde, Denmark</w:t>
      </w:r>
    </w:p>
    <w:p w14:paraId="49E2CA1B" w14:textId="64975FA5" w:rsidR="00BF6899" w:rsidRDefault="00BF6899" w:rsidP="00042EDE">
      <w:pPr>
        <w:spacing w:line="240" w:lineRule="auto"/>
        <w:outlineLvl w:val="0"/>
        <w:rPr>
          <w:bCs/>
          <w:color w:val="000000" w:themeColor="text1"/>
        </w:rPr>
      </w:pPr>
      <w:r w:rsidRPr="00BF6899">
        <w:rPr>
          <w:bCs/>
          <w:color w:val="000000" w:themeColor="text1"/>
        </w:rPr>
        <w:t>iClimate – interdisciplinary Center for Climate Change, Aarhus University, Denmark</w:t>
      </w:r>
    </w:p>
    <w:p w14:paraId="55E5ED01" w14:textId="77777777" w:rsidR="00BF6899" w:rsidRPr="00BE40FA" w:rsidRDefault="00BF6899"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112ACA5F"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060D7933" w:rsidR="00CA4200"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13C4F83B" w:rsidR="000267C7" w:rsidRPr="00BE40FA" w:rsidRDefault="000267C7" w:rsidP="000267C7">
      <w:pPr>
        <w:spacing w:line="240" w:lineRule="auto"/>
        <w:outlineLvl w:val="0"/>
        <w:rPr>
          <w:bCs/>
          <w:color w:val="000000" w:themeColor="text1"/>
        </w:rPr>
      </w:pPr>
      <w:r w:rsidRPr="00BE40FA">
        <w:rPr>
          <w:bCs/>
          <w:color w:val="000000" w:themeColor="text1"/>
        </w:rPr>
        <w:t>Department</w:t>
      </w:r>
      <w:r w:rsidR="00B342CD">
        <w:rPr>
          <w:bCs/>
          <w:color w:val="000000" w:themeColor="text1"/>
        </w:rPr>
        <w:t>s</w:t>
      </w:r>
      <w:r w:rsidRPr="00BE40FA">
        <w:rPr>
          <w:bCs/>
          <w:color w:val="000000" w:themeColor="text1"/>
        </w:rPr>
        <w:t xml:space="preserve"> of Environmental Health</w:t>
      </w:r>
      <w:r w:rsidR="00B342CD">
        <w:rPr>
          <w:bCs/>
          <w:color w:val="000000" w:themeColor="text1"/>
        </w:rPr>
        <w:t xml:space="preserve"> and Epidemiology</w:t>
      </w:r>
      <w:r w:rsidRPr="00BE40FA">
        <w:rPr>
          <w:bCs/>
          <w:color w:val="000000" w:themeColor="text1"/>
        </w:rPr>
        <w:t>,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8"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0B29B0EA"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EB4EEB">
        <w:rPr>
          <w:bCs/>
        </w:rPr>
        <w:t>299</w:t>
      </w:r>
      <w:r w:rsidRPr="00BE40FA">
        <w:rPr>
          <w:bCs/>
        </w:rPr>
        <w:t xml:space="preserve"> words</w:t>
      </w:r>
    </w:p>
    <w:p w14:paraId="459AFE57" w14:textId="623F78C8" w:rsidR="004A6C83" w:rsidRPr="00BE40FA" w:rsidRDefault="004A6C83" w:rsidP="00042EDE">
      <w:pPr>
        <w:spacing w:line="240" w:lineRule="auto"/>
        <w:rPr>
          <w:b/>
          <w:color w:val="000000" w:themeColor="text1"/>
        </w:rPr>
      </w:pPr>
      <w:r w:rsidRPr="00BE40FA">
        <w:rPr>
          <w:bCs/>
        </w:rPr>
        <w:t>Main Text:</w:t>
      </w:r>
      <w:r w:rsidRPr="00BE40FA">
        <w:rPr>
          <w:bCs/>
        </w:rPr>
        <w:tab/>
      </w:r>
      <w:r w:rsidR="00A13CA0">
        <w:rPr>
          <w:bCs/>
        </w:rPr>
        <w:t>3,000</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1EB9CBEA"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w:t>
      </w:r>
      <w:r w:rsidR="004A74FF">
        <w:rPr>
          <w:bCs/>
        </w:rPr>
        <w:t>ambient</w:t>
      </w:r>
      <w:r w:rsidR="00133F07">
        <w:rPr>
          <w:bCs/>
        </w:rPr>
        <w:t xml:space="preserve"> air </w:t>
      </w:r>
      <w:r w:rsidR="00AA401F" w:rsidRPr="00F2291E">
        <w:rPr>
          <w:bCs/>
        </w:rPr>
        <w:t>pollutant</w:t>
      </w:r>
      <w:r w:rsidR="00D811CD" w:rsidRPr="00F2291E">
        <w:rPr>
          <w:bCs/>
        </w:rPr>
        <w:t>s</w:t>
      </w:r>
      <w:r w:rsidR="00602AA9">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F23D485" w14:textId="22401C1D" w:rsidR="006A7248" w:rsidRPr="00BE40FA" w:rsidRDefault="00146C41" w:rsidP="00042EDE">
      <w:pPr>
        <w:rPr>
          <w:bCs/>
        </w:rPr>
      </w:pPr>
      <w:r w:rsidRPr="00BE40FA">
        <w:rPr>
          <w:b/>
        </w:rPr>
        <w:t xml:space="preserve">Findings: </w:t>
      </w:r>
      <w:r w:rsidR="006A7248" w:rsidRPr="006A7248">
        <w:rPr>
          <w:bCs/>
        </w:rPr>
        <w:t xml:space="preserve">In this population-based case-control study of ALS diagnosis in Denmark, including 3,939 cases, we observed that elemental carbon at </w:t>
      </w:r>
      <w:r w:rsidR="00D66A2E">
        <w:rPr>
          <w:bCs/>
        </w:rPr>
        <w:t>a</w:t>
      </w:r>
      <w:r w:rsidR="006A7248" w:rsidRPr="006A7248">
        <w:rPr>
          <w:bCs/>
        </w:rPr>
        <w:t xml:space="preserve"> residence was associated with an increase in odds of ALS diagnosis.</w:t>
      </w:r>
    </w:p>
    <w:p w14:paraId="391E5A48" w14:textId="647E31DE" w:rsidR="00146C41" w:rsidRPr="00BE40FA" w:rsidRDefault="00146C41" w:rsidP="00042EDE">
      <w:pPr>
        <w:rPr>
          <w:bCs/>
        </w:rPr>
      </w:pPr>
      <w:r w:rsidRPr="00BE40FA">
        <w:rPr>
          <w:b/>
        </w:rPr>
        <w:t xml:space="preserve">Meaning: </w:t>
      </w:r>
      <w:r w:rsidR="006A7248" w:rsidRPr="006A7248">
        <w:rPr>
          <w:bCs/>
        </w:rPr>
        <w:t>Our results indicate that sources of air pollution with elemental carbon, such as diesel engines and woodburning stoves, might contribute to development of ALS. The result needs confirmation in future studies before any conclusion can be reached.</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855D219" w:rsidR="00E27205" w:rsidRPr="00BE40FA" w:rsidRDefault="00E27205" w:rsidP="00042EDE">
      <w:r w:rsidRPr="00BE40FA">
        <w:rPr>
          <w:b/>
        </w:rPr>
        <w:t xml:space="preserve">Importanc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2D873158" w14:textId="33E6CEA1" w:rsidR="00E27205" w:rsidRPr="00BE40FA" w:rsidRDefault="00E27205" w:rsidP="00042EDE">
      <w:pPr>
        <w:rPr>
          <w:bCs/>
        </w:rPr>
      </w:pPr>
      <w:r w:rsidRPr="00BE40FA">
        <w:rPr>
          <w:b/>
        </w:rPr>
        <w:t xml:space="preserve">Objective: </w:t>
      </w:r>
      <w:r w:rsidR="00C0671D" w:rsidRPr="00BE40FA">
        <w:rPr>
          <w:bCs/>
        </w:rPr>
        <w:t xml:space="preserve">To determine whether exposure to </w:t>
      </w:r>
      <w:r w:rsidR="004B3DBD">
        <w:rPr>
          <w:bCs/>
        </w:rPr>
        <w:t>air</w:t>
      </w:r>
      <w:r w:rsidR="00C0671D" w:rsidRPr="00BE40FA">
        <w:rPr>
          <w:bCs/>
        </w:rPr>
        <w:t xml:space="preserve">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3E5A6386"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Pr="00BE40FA">
        <w:rPr>
          <w:bCs/>
        </w:rPr>
        <w:t xml:space="preserve">from the </w:t>
      </w:r>
      <w:r w:rsidR="00EA699C" w:rsidRPr="00EA699C">
        <w:rPr>
          <w:bCs/>
        </w:rPr>
        <w:t xml:space="preserve">Danish National Patient Register </w:t>
      </w:r>
      <w:r w:rsidRPr="00BE40FA">
        <w:rPr>
          <w:bCs/>
        </w:rPr>
        <w:t>diagnosed between 1989 – 2013 and matched on</w:t>
      </w:r>
      <w:r w:rsidR="00B90716">
        <w:rPr>
          <w:bCs/>
        </w:rPr>
        <w:t xml:space="preserve"> age</w:t>
      </w:r>
      <w:r w:rsidRPr="00BE40FA">
        <w:rPr>
          <w:bCs/>
        </w:rPr>
        <w:t xml:space="preserve">, sex, </w:t>
      </w:r>
      <w:r w:rsidR="00C86326">
        <w:rPr>
          <w:bCs/>
        </w:rPr>
        <w:t xml:space="preserve">year </w:t>
      </w:r>
      <w:r w:rsidR="00280CDE">
        <w:rPr>
          <w:bCs/>
        </w:rPr>
        <w:t>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population-based</w:t>
      </w:r>
      <w:r w:rsidR="00C86326">
        <w:rPr>
          <w:bCs/>
        </w:rPr>
        <w:t xml:space="preserve"> </w:t>
      </w:r>
      <w:r w:rsidRPr="00BE40FA">
        <w:rPr>
          <w:bCs/>
        </w:rPr>
        <w:t>controls</w:t>
      </w:r>
      <w:r w:rsidR="003651D2">
        <w:rPr>
          <w:bCs/>
        </w:rPr>
        <w:t xml:space="preserve"> free of ALS at index date</w:t>
      </w:r>
      <w:r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Pr="00BE40FA">
        <w:rPr>
          <w:bCs/>
        </w:rPr>
        <w:t>validated spatio-temporal model</w:t>
      </w:r>
      <w:r w:rsidR="00594CE8">
        <w:rPr>
          <w:bCs/>
        </w:rPr>
        <w:t>s</w:t>
      </w:r>
      <w:r w:rsidRPr="00BE40FA">
        <w:rPr>
          <w:bCs/>
        </w:rPr>
        <w:t xml:space="preserve"> to assign </w:t>
      </w:r>
      <w:r w:rsidR="008A762B">
        <w:rPr>
          <w:bCs/>
        </w:rPr>
        <w:t xml:space="preserve">1-, </w:t>
      </w:r>
      <w:r w:rsidRPr="00BE40FA">
        <w:rPr>
          <w:bCs/>
        </w:rPr>
        <w:t>5-</w:t>
      </w:r>
      <w:r w:rsidR="008A762B">
        <w:rPr>
          <w:bCs/>
        </w:rPr>
        <w:t>, and 10-</w:t>
      </w:r>
      <w:r w:rsidRPr="00BE40FA">
        <w:rPr>
          <w:bCs/>
        </w:rPr>
        <w:t xml:space="preserve">year average exposures </w:t>
      </w:r>
      <w:r w:rsidR="004A6BA8">
        <w:rPr>
          <w:bCs/>
        </w:rPr>
        <w:t>pre-</w:t>
      </w:r>
      <w:r w:rsidR="008D2F11">
        <w:rPr>
          <w:bCs/>
        </w:rPr>
        <w:t>ALS diagnosis</w:t>
      </w:r>
      <w:r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799E22C2"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pollutant</w:t>
      </w:r>
      <w:r w:rsidR="003E0158">
        <w:rPr>
          <w:bCs/>
        </w:rPr>
        <w:t xml:space="preserve"> exposure</w:t>
      </w:r>
      <w:r w:rsidR="00643397">
        <w:rPr>
          <w:bCs/>
        </w:rPr>
        <w:t>.</w:t>
      </w:r>
    </w:p>
    <w:p w14:paraId="4029EEA4" w14:textId="143B3D89" w:rsidR="00E27205" w:rsidRPr="00BE40FA" w:rsidRDefault="00E27205" w:rsidP="00042EDE">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 [CrI]</w:t>
      </w:r>
      <w:r w:rsidR="00A37346" w:rsidRPr="00BE40FA">
        <w:rPr>
          <w:color w:val="000000" w:themeColor="text1"/>
        </w:rPr>
        <w:t xml:space="preserve">: </w:t>
      </w:r>
      <w:r w:rsidR="00FC7612">
        <w:rPr>
          <w:color w:val="000000" w:themeColor="text1"/>
        </w:rPr>
        <w:t>-1.0</w:t>
      </w:r>
      <w:r w:rsidR="00A37346" w:rsidRPr="00BE40FA">
        <w:rPr>
          <w:color w:val="000000" w:themeColor="text1"/>
        </w:rPr>
        <w:t xml:space="preserve">%, </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7A4DB2">
        <w:rPr>
          <w:color w:val="000000" w:themeColor="text1"/>
        </w:rPr>
        <w:t xml:space="preserve"> </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 95%CrI</w:t>
      </w:r>
      <w:r w:rsidR="00301AD8">
        <w:rPr>
          <w:bCs/>
          <w:color w:val="000000" w:themeColor="text1"/>
          <w:lang w:val="en-GB"/>
        </w:rPr>
        <w:t xml:space="preserve"> </w:t>
      </w:r>
      <w:r w:rsidR="00B80476">
        <w:rPr>
          <w:bCs/>
          <w:color w:val="000000" w:themeColor="text1"/>
          <w:lang w:val="en-GB"/>
        </w:rPr>
        <w:t>-14.4</w:t>
      </w:r>
      <w:r w:rsidR="00301AD8">
        <w:rPr>
          <w:bCs/>
          <w:color w:val="000000" w:themeColor="text1"/>
          <w:lang w:val="en-GB"/>
        </w:rPr>
        <w:t>%</w:t>
      </w:r>
      <w:r w:rsidR="00301AD8" w:rsidRPr="00BE40FA">
        <w:rPr>
          <w:color w:val="000000" w:themeColor="text1"/>
        </w:rPr>
        <w:t xml:space="preserve">, </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color w:val="000000" w:themeColor="text1"/>
        </w:rPr>
        <w:t xml:space="preserve"> </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 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7462D3AF" w14:textId="668C2D5E" w:rsidR="00893A34" w:rsidRPr="00BE40FA" w:rsidRDefault="00E27205" w:rsidP="000E0904">
      <w:r w:rsidRPr="00BE40FA">
        <w:rPr>
          <w:b/>
        </w:rPr>
        <w:lastRenderedPageBreak/>
        <w:t>Conclusion:</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r w:rsidRPr="00BE40FA">
        <w:rPr>
          <w:b/>
        </w:rPr>
        <w:lastRenderedPageBreak/>
        <w:t>Introduction</w:t>
      </w:r>
    </w:p>
    <w:p w14:paraId="4C852A22" w14:textId="72B8DB83" w:rsidR="00FA7035" w:rsidRPr="00925CA1" w:rsidRDefault="00AB3B45" w:rsidP="00C83C68">
      <w:pPr>
        <w:pStyle w:val="NormalWeb"/>
        <w:spacing w:before="100" w:after="10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A06240">
        <w:rPr>
          <w:color w:val="000000" w:themeColor="text1"/>
          <w:lang w:val="en-US"/>
        </w:rPr>
        <w:t>.</w:t>
      </w:r>
      <w:r w:rsidR="008310BF" w:rsidRPr="00BE40FA">
        <w:rPr>
          <w:color w:val="000000" w:themeColor="text1"/>
          <w:lang w:val="en-US"/>
        </w:rPr>
        <w:fldChar w:fldCharType="begin"/>
      </w:r>
      <w:r w:rsidR="00003D3D">
        <w:rPr>
          <w:color w:val="000000" w:themeColor="text1"/>
          <w:lang w:val="en-US"/>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003D3D" w:rsidRPr="00003D3D">
        <w:rPr>
          <w:color w:val="000000"/>
          <w:vertAlign w:val="superscript"/>
        </w:rPr>
        <w:t>2</w:t>
      </w:r>
      <w:r w:rsidR="008310BF" w:rsidRPr="00BE40FA">
        <w:rPr>
          <w:color w:val="000000" w:themeColor="text1"/>
          <w:lang w:val="en-US"/>
        </w:rPr>
        <w:fldChar w:fldCharType="end"/>
      </w:r>
      <w:r w:rsidR="008310BF">
        <w:rPr>
          <w:color w:val="000000" w:themeColor="text1"/>
          <w:lang w:val="en-US"/>
        </w:rPr>
        <w:t xml:space="preserve"> </w:t>
      </w:r>
      <w:r w:rsidR="00A06240">
        <w:rPr>
          <w:color w:val="000000" w:themeColor="text1"/>
          <w:lang w:val="en-US"/>
        </w:rPr>
        <w:t>A</w:t>
      </w:r>
      <w:r w:rsidRPr="00BE40FA">
        <w:rPr>
          <w:color w:val="000000" w:themeColor="text1"/>
          <w:lang w:val="en-US"/>
        </w:rPr>
        <w:t>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B91BF5">
        <w:rPr>
          <w:color w:val="000000" w:themeColor="text1"/>
          <w:lang w:val="en-US"/>
        </w:rPr>
        <w:t>patients</w:t>
      </w:r>
      <w:r w:rsidR="005D76AB" w:rsidRPr="00BE40FA">
        <w:rPr>
          <w:color w:val="000000" w:themeColor="text1"/>
          <w:lang w:val="en-US"/>
        </w:rPr>
        <w:t xml:space="preserve"> </w:t>
      </w:r>
      <w:r w:rsidR="00A06240">
        <w:rPr>
          <w:color w:val="000000" w:themeColor="text1"/>
          <w:lang w:val="en-US"/>
        </w:rPr>
        <w:t>die</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003D3D">
        <w:rPr>
          <w:color w:val="000000" w:themeColor="text1"/>
          <w:lang w:val="en-US"/>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003D3D" w:rsidRPr="00003D3D">
        <w:rPr>
          <w:color w:val="000000"/>
          <w:vertAlign w:val="superscript"/>
        </w:rPr>
        <w:t>3</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w:t>
      </w:r>
      <w:r w:rsidR="00AB7E2B" w:rsidRPr="00BE40FA">
        <w:rPr>
          <w:color w:val="000000" w:themeColor="text1"/>
          <w:lang w:val="en-US"/>
        </w:rPr>
        <w:t>.</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8174E1">
        <w:rPr>
          <w:color w:val="000000" w:themeColor="text1"/>
          <w:lang w:val="en-US"/>
        </w:rPr>
        <w:t>K</w:t>
      </w:r>
      <w:r w:rsidRPr="00BE40FA">
        <w:rPr>
          <w:color w:val="000000" w:themeColor="text1"/>
          <w:lang w:val="en-US"/>
        </w:rPr>
        <w:t xml:space="preserve">nown inherited </w:t>
      </w:r>
      <w:r w:rsidR="00F8567F">
        <w:rPr>
          <w:color w:val="000000" w:themeColor="text1"/>
          <w:lang w:val="en-US"/>
        </w:rPr>
        <w:t xml:space="preserve">genetic variants </w:t>
      </w:r>
      <w:r w:rsidRPr="00BE40FA">
        <w:rPr>
          <w:color w:val="000000" w:themeColor="text1"/>
          <w:lang w:val="en-US"/>
        </w:rPr>
        <w:t xml:space="preserve">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99756B">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007F15C4">
        <w:rPr>
          <w:color w:val="000000" w:themeColor="text1"/>
          <w:lang w:val="en-US"/>
        </w:rPr>
        <w:t xml:space="preserve">are likely important </w:t>
      </w:r>
      <w:r w:rsidRPr="00BE40FA">
        <w:rPr>
          <w:color w:val="000000" w:themeColor="text1"/>
          <w:lang w:val="en-US"/>
        </w:rPr>
        <w:t>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w:t>
      </w:r>
      <w:r w:rsidR="00524AD5">
        <w:rPr>
          <w:color w:val="000000" w:themeColor="text1"/>
          <w:lang w:val="en-US"/>
        </w:rPr>
        <w:t>re is a</w:t>
      </w:r>
      <w:r w:rsidRPr="00BE40FA">
        <w:rPr>
          <w:color w:val="000000" w:themeColor="text1"/>
          <w:lang w:val="en-US"/>
        </w:rPr>
        <w:t xml:space="preserve"> </w:t>
      </w:r>
      <w:r w:rsidR="00524AD5">
        <w:rPr>
          <w:color w:val="000000" w:themeColor="text1"/>
          <w:lang w:val="en-US"/>
        </w:rPr>
        <w:t xml:space="preserve">recognized </w:t>
      </w:r>
      <w:r w:rsidRPr="00BE40FA">
        <w:rPr>
          <w:color w:val="000000" w:themeColor="text1"/>
          <w:lang w:val="en-US"/>
        </w:rPr>
        <w:t xml:space="preserve">need for more </w:t>
      </w:r>
      <w:r w:rsidR="00283204">
        <w:rPr>
          <w:color w:val="000000" w:themeColor="text1"/>
          <w:lang w:val="en-US"/>
        </w:rPr>
        <w:t>evidence</w:t>
      </w:r>
      <w:r w:rsidR="00EB7844">
        <w:rPr>
          <w:color w:val="000000" w:themeColor="text1"/>
          <w:lang w:val="en-US"/>
        </w:rPr>
        <w:t xml:space="preserve"> of </w:t>
      </w:r>
      <w:r w:rsidR="008C79F3">
        <w:rPr>
          <w:color w:val="000000" w:themeColor="text1"/>
          <w:lang w:val="en-US"/>
        </w:rPr>
        <w:t xml:space="preserve">the </w:t>
      </w:r>
      <w:r w:rsidR="00F8567F" w:rsidRPr="00F8567F">
        <w:rPr>
          <w:color w:val="000000" w:themeColor="text1"/>
          <w:lang w:val="en-US"/>
        </w:rPr>
        <w:t xml:space="preserve">environmental contributors </w:t>
      </w:r>
      <w:r w:rsidR="008C79F3">
        <w:rPr>
          <w:color w:val="000000" w:themeColor="text1"/>
          <w:lang w:val="en-US"/>
        </w:rPr>
        <w:t xml:space="preserve">of </w:t>
      </w:r>
      <w:r w:rsidR="00EB7844">
        <w:rPr>
          <w:color w:val="000000" w:themeColor="text1"/>
          <w:lang w:val="en-US"/>
        </w:rPr>
        <w:t>ALS</w:t>
      </w:r>
      <w:r w:rsidRPr="00BE40FA">
        <w:rPr>
          <w:color w:val="000000" w:themeColor="text1"/>
          <w:lang w:val="en-US"/>
        </w:rPr>
        <w:t>.</w:t>
      </w:r>
      <w:r w:rsidR="00F54DB1" w:rsidRPr="00BE40FA">
        <w:rPr>
          <w:color w:val="000000" w:themeColor="text1"/>
          <w:lang w:val="en-US"/>
        </w:rPr>
        <w:fldChar w:fldCharType="begin"/>
      </w:r>
      <w:r w:rsidR="0099756B">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r w:rsidR="00C83C68">
        <w:rPr>
          <w:color w:val="000000" w:themeColor="text1"/>
          <w:lang w:val="en-US"/>
        </w:rPr>
        <w:br/>
      </w:r>
      <w:r w:rsidR="00C83C68">
        <w:rPr>
          <w:color w:val="000000" w:themeColor="text1"/>
          <w:lang w:val="en-US"/>
        </w:rPr>
        <w:br/>
      </w:r>
      <w:r w:rsidR="00635231">
        <w:rPr>
          <w:color w:val="000000" w:themeColor="text1"/>
          <w:lang w:val="en-US"/>
        </w:rPr>
        <w:t>Although a</w:t>
      </w:r>
      <w:r w:rsidR="00635231" w:rsidRPr="00BE40FA">
        <w:rPr>
          <w:color w:val="000000" w:themeColor="text1"/>
          <w:lang w:val="en-US"/>
        </w:rPr>
        <w:t xml:space="preserve">ir </w:t>
      </w:r>
      <w:r w:rsidRPr="00BE40FA">
        <w:rPr>
          <w:color w:val="000000" w:themeColor="text1"/>
          <w:lang w:val="en-US"/>
        </w:rPr>
        <w:t>pollution is commonly studied in association with respiratory- and cardiovascular-related</w:t>
      </w:r>
      <w:r w:rsidR="00C50EA4" w:rsidRPr="00BE40FA">
        <w:rPr>
          <w:color w:val="000000" w:themeColor="text1"/>
          <w:lang w:val="en-US"/>
        </w:rPr>
        <w:t xml:space="preserve"> </w:t>
      </w:r>
      <w:r w:rsidRPr="00BE40FA">
        <w:rPr>
          <w:color w:val="000000" w:themeColor="text1"/>
          <w:lang w:val="en-US"/>
        </w:rPr>
        <w:t>outcome</w:t>
      </w:r>
      <w:r w:rsidR="00A93B32" w:rsidRPr="00BE40FA">
        <w:rPr>
          <w:color w:val="000000" w:themeColor="text1"/>
          <w:lang w:val="en-US"/>
        </w:rPr>
        <w:t>s</w:t>
      </w:r>
      <w:r w:rsidR="00635231">
        <w:rPr>
          <w:color w:val="000000" w:themeColor="text1"/>
          <w:lang w:val="en-US"/>
        </w:rPr>
        <w:t>,</w:t>
      </w:r>
      <w:r w:rsidR="001E68A2">
        <w:rPr>
          <w:color w:val="000000" w:themeColor="text1"/>
          <w:lang w:val="en-US"/>
        </w:rPr>
        <w:fldChar w:fldCharType="begin"/>
      </w:r>
      <w:r w:rsidR="0099756B">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sidR="00635231">
        <w:rPr>
          <w:color w:val="000000" w:themeColor="text1"/>
          <w:lang w:val="en-US"/>
        </w:rPr>
        <w:t>e</w:t>
      </w:r>
      <w:r w:rsidR="00973AE1">
        <w:rPr>
          <w:color w:val="000000" w:themeColor="text1"/>
          <w:lang w:val="en-US"/>
        </w:rPr>
        <w:t>pidemiologic and t</w:t>
      </w:r>
      <w:r w:rsidR="00973AE1" w:rsidRPr="00BE40FA">
        <w:rPr>
          <w:color w:val="000000" w:themeColor="text1"/>
          <w:lang w:val="en-US"/>
        </w:rPr>
        <w:t xml:space="preserve">oxicological </w:t>
      </w:r>
      <w:r w:rsidRPr="00BE40FA">
        <w:rPr>
          <w:color w:val="000000" w:themeColor="text1"/>
          <w:lang w:val="en-US"/>
        </w:rPr>
        <w:t>studies</w:t>
      </w:r>
      <w:r w:rsidR="0057733C" w:rsidRPr="00BE40FA">
        <w:rPr>
          <w:color w:val="000000" w:themeColor="text1"/>
          <w:lang w:val="en-US"/>
        </w:rPr>
        <w:t xml:space="preserve"> </w:t>
      </w:r>
      <w:r w:rsidRPr="00BE40FA">
        <w:rPr>
          <w:color w:val="000000" w:themeColor="text1"/>
          <w:lang w:val="en-US"/>
        </w:rPr>
        <w:t>support</w:t>
      </w:r>
      <w:r w:rsidR="0057733C" w:rsidRPr="00BE40FA">
        <w:rPr>
          <w:color w:val="000000" w:themeColor="text1"/>
          <w:lang w:val="en-US"/>
        </w:rPr>
        <w:t xml:space="preserve"> </w:t>
      </w:r>
      <w:r w:rsidRPr="00BE40FA">
        <w:rPr>
          <w:color w:val="000000" w:themeColor="text1"/>
          <w:lang w:val="en-US"/>
        </w:rPr>
        <w:t>several</w:t>
      </w:r>
      <w:r w:rsidR="0057733C" w:rsidRPr="00BE40FA">
        <w:rPr>
          <w:color w:val="000000" w:themeColor="text1"/>
          <w:lang w:val="en-US"/>
        </w:rPr>
        <w:t xml:space="preserve"> </w:t>
      </w:r>
      <w:r w:rsidRPr="00BE40FA">
        <w:rPr>
          <w:color w:val="000000" w:themeColor="text1"/>
          <w:lang w:val="en-US"/>
        </w:rPr>
        <w:t>plausible</w:t>
      </w:r>
      <w:r w:rsidR="0057733C" w:rsidRPr="00BE40FA">
        <w:rPr>
          <w:color w:val="000000" w:themeColor="text1"/>
          <w:lang w:val="en-US"/>
        </w:rPr>
        <w:t xml:space="preserve"> </w:t>
      </w:r>
      <w:r w:rsidRPr="00BE40FA">
        <w:rPr>
          <w:color w:val="000000" w:themeColor="text1"/>
          <w:lang w:val="en-US"/>
        </w:rPr>
        <w:t>biological</w:t>
      </w:r>
      <w:r w:rsidR="0057733C" w:rsidRPr="00BE40FA">
        <w:rPr>
          <w:color w:val="000000" w:themeColor="text1"/>
          <w:lang w:val="en-US"/>
        </w:rPr>
        <w:t xml:space="preserve"> </w:t>
      </w:r>
      <w:r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Pr="00BE40FA">
        <w:rPr>
          <w:color w:val="000000" w:themeColor="text1"/>
          <w:lang w:val="en-US"/>
        </w:rPr>
        <w:t>.</w:t>
      </w:r>
      <w:r w:rsidR="006862FE" w:rsidRPr="00BE40FA">
        <w:rPr>
          <w:color w:val="000000" w:themeColor="text1"/>
          <w:lang w:val="en-US"/>
        </w:rPr>
        <w:fldChar w:fldCharType="begin"/>
      </w:r>
      <w:r w:rsidR="0099756B">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Pr="00BE40FA">
        <w:rPr>
          <w:color w:val="000000" w:themeColor="text1"/>
          <w:lang w:val="en-US"/>
        </w:rPr>
        <w:t xml:space="preserve"> Ambient</w:t>
      </w:r>
      <w:r w:rsidR="000918C8" w:rsidRPr="00BE40FA">
        <w:rPr>
          <w:color w:val="000000" w:themeColor="text1"/>
          <w:lang w:val="en-US"/>
        </w:rPr>
        <w:t xml:space="preserve"> </w:t>
      </w:r>
      <w:r w:rsidRPr="00BE40FA">
        <w:rPr>
          <w:color w:val="000000" w:themeColor="text1"/>
          <w:lang w:val="en-US"/>
        </w:rPr>
        <w:t>air pollution, especially urban air pollution, is a ubiquitous exposure that has been associated with several other neurodegenerative disorders,</w:t>
      </w:r>
      <w:r w:rsidR="00F02F77" w:rsidRPr="00BE40FA">
        <w:rPr>
          <w:color w:val="000000" w:themeColor="text1"/>
          <w:lang w:val="en-US"/>
        </w:rPr>
        <w:fldChar w:fldCharType="begin"/>
      </w:r>
      <w:r w:rsidR="00515144">
        <w:rPr>
          <w:color w:val="000000" w:themeColor="text1"/>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lang w:val="en-US"/>
        </w:rPr>
        <w:fldChar w:fldCharType="separate"/>
      </w:r>
      <w:r w:rsidR="00DE2255" w:rsidRPr="00DE2255">
        <w:rPr>
          <w:color w:val="000000"/>
          <w:vertAlign w:val="superscript"/>
        </w:rPr>
        <w:t>16–21,35,36</w:t>
      </w:r>
      <w:r w:rsidR="00F02F77" w:rsidRPr="00BE40FA">
        <w:rPr>
          <w:color w:val="000000" w:themeColor="text1"/>
          <w:lang w:val="en-US"/>
        </w:rPr>
        <w:fldChar w:fldCharType="end"/>
      </w:r>
      <w:r w:rsidRPr="00BE40FA">
        <w:rPr>
          <w:color w:val="000000" w:themeColor="text1"/>
          <w:lang w:val="en-US"/>
        </w:rPr>
        <w:t xml:space="preserve"> and </w:t>
      </w:r>
      <w:r w:rsidR="000842CD">
        <w:rPr>
          <w:color w:val="000000" w:themeColor="text1"/>
          <w:lang w:val="en-US"/>
        </w:rPr>
        <w:t xml:space="preserve">is </w:t>
      </w:r>
      <w:r w:rsidRPr="00BE40FA">
        <w:rPr>
          <w:color w:val="000000" w:themeColor="text1"/>
          <w:lang w:val="en-US"/>
        </w:rPr>
        <w:t>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Pr="00BE40FA">
        <w:rPr>
          <w:color w:val="000000" w:themeColor="text1"/>
          <w:lang w:val="en-US"/>
        </w:rPr>
        <w:t xml:space="preserve"> oxidative stress,</w:t>
      </w:r>
      <w:r w:rsidR="00EB64B8" w:rsidRPr="00BE40FA">
        <w:rPr>
          <w:color w:val="000000" w:themeColor="text1"/>
          <w:lang w:val="en-US"/>
        </w:rPr>
        <w:fldChar w:fldCharType="begin"/>
      </w:r>
      <w:r w:rsidR="00515144">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Pr="00BE40FA">
        <w:rPr>
          <w:color w:val="000000" w:themeColor="text1"/>
          <w:lang w:val="en-US"/>
        </w:rPr>
        <w:t xml:space="preserve"> and neuroinflammation,</w:t>
      </w:r>
      <w:r w:rsidR="00582623" w:rsidRPr="00BE40FA">
        <w:rPr>
          <w:color w:val="000000" w:themeColor="text1"/>
          <w:lang w:val="en-US"/>
        </w:rPr>
        <w:fldChar w:fldCharType="begin"/>
      </w:r>
      <w:r w:rsidR="0099756B">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99756B">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r w:rsidR="00C83C68">
        <w:rPr>
          <w:color w:val="000000" w:themeColor="text1"/>
          <w:lang w:val="en-US"/>
        </w:rPr>
        <w:br/>
      </w:r>
      <w:r w:rsidR="00C83C68">
        <w:rPr>
          <w:color w:val="000000" w:themeColor="text1"/>
          <w:lang w:val="en-US"/>
        </w:rPr>
        <w:br/>
      </w: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air </w:t>
      </w:r>
      <w:r w:rsidR="00194127">
        <w:rPr>
          <w:color w:val="000000" w:themeColor="text1"/>
          <w:lang w:val="en-US"/>
        </w:rPr>
        <w:t>pollut</w:t>
      </w:r>
      <w:r w:rsidR="00D4167C">
        <w:rPr>
          <w:color w:val="000000" w:themeColor="text1"/>
          <w:lang w:val="en-US"/>
        </w:rPr>
        <w:t>ion</w:t>
      </w:r>
      <w:r w:rsidR="001E1F20">
        <w:rPr>
          <w:color w:val="000000" w:themeColor="text1"/>
          <w:lang w:val="en-US"/>
        </w:rPr>
        <w:t xml:space="preserve"> </w:t>
      </w:r>
      <w:r w:rsidRPr="00BE40FA">
        <w:rPr>
          <w:color w:val="000000" w:themeColor="text1"/>
          <w:lang w:val="en-US"/>
        </w:rPr>
        <w:t>and ALS</w:t>
      </w:r>
      <w:r w:rsidR="00D4167C">
        <w:rPr>
          <w:color w:val="000000" w:themeColor="text1"/>
          <w:lang w:val="en-US"/>
        </w:rPr>
        <w:t>.</w:t>
      </w:r>
      <w:r w:rsidR="00087633" w:rsidRPr="00BE40FA">
        <w:rPr>
          <w:color w:val="000000" w:themeColor="text1"/>
          <w:lang w:val="en-US"/>
        </w:rPr>
        <w:fldChar w:fldCharType="begin"/>
      </w:r>
      <w:r w:rsidR="00515144">
        <w:rPr>
          <w:color w:val="000000" w:themeColor="text1"/>
          <w:lang w:val="en-US"/>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DE2255" w:rsidRPr="00DE2255">
        <w:rPr>
          <w:color w:val="000000"/>
          <w:vertAlign w:val="superscript"/>
        </w:rPr>
        <w:t>35,37–39</w:t>
      </w:r>
      <w:r w:rsidR="00087633" w:rsidRPr="00BE40FA">
        <w:rPr>
          <w:color w:val="000000" w:themeColor="text1"/>
          <w:lang w:val="en-US"/>
        </w:rPr>
        <w:fldChar w:fldCharType="end"/>
      </w:r>
      <w:r w:rsidR="00D4167C">
        <w:rPr>
          <w:color w:val="000000" w:themeColor="text1"/>
          <w:lang w:val="en-US"/>
        </w:rPr>
        <w:t xml:space="preserve"> A recent study</w:t>
      </w:r>
      <w:r w:rsidR="002204D7">
        <w:rPr>
          <w:color w:val="000000" w:themeColor="text1"/>
          <w:lang w:val="en-US"/>
        </w:rPr>
        <w:t xml:space="preserve"> </w:t>
      </w:r>
      <w:r w:rsidR="00D4167C">
        <w:rPr>
          <w:color w:val="000000" w:themeColor="text1"/>
          <w:lang w:val="en-US"/>
        </w:rPr>
        <w:t>found that traffic-related air pollutants may be driving observed associations.</w:t>
      </w:r>
      <w:r w:rsidR="001D3048">
        <w:rPr>
          <w:color w:val="000000" w:themeColor="text1"/>
          <w:lang w:val="en-US"/>
        </w:rPr>
        <w:fldChar w:fldCharType="begin"/>
      </w:r>
      <w:r w:rsidR="001D3048">
        <w:rPr>
          <w:color w:val="000000" w:themeColor="text1"/>
          <w:lang w:val="en-US"/>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1D3048">
        <w:rPr>
          <w:color w:val="000000" w:themeColor="text1"/>
          <w:lang w:val="en-US"/>
        </w:rPr>
        <w:fldChar w:fldCharType="separate"/>
      </w:r>
      <w:r w:rsidR="001D3048" w:rsidRPr="002204D7">
        <w:rPr>
          <w:color w:val="000000"/>
          <w:vertAlign w:val="superscript"/>
        </w:rPr>
        <w:t>38</w:t>
      </w:r>
      <w:r w:rsidR="001D3048">
        <w:rPr>
          <w:color w:val="000000" w:themeColor="text1"/>
          <w:lang w:val="en-US"/>
        </w:rPr>
        <w:fldChar w:fldCharType="end"/>
      </w:r>
      <w:r w:rsidR="003A3A41">
        <w:rPr>
          <w:color w:val="000000" w:themeColor="text1"/>
          <w:lang w:val="en-US"/>
        </w:rPr>
        <w:t xml:space="preserve"> </w:t>
      </w:r>
      <w:r w:rsidR="00862E24">
        <w:rPr>
          <w:color w:val="000000" w:themeColor="text1"/>
          <w:lang w:val="en-US"/>
        </w:rPr>
        <w:t>N</w:t>
      </w:r>
      <w:r w:rsidR="008C01DE">
        <w:rPr>
          <w:color w:val="000000" w:themeColor="text1"/>
          <w:lang w:val="en-US"/>
        </w:rPr>
        <w:t xml:space="preserve">o study </w:t>
      </w:r>
      <w:r w:rsidR="003A3A41">
        <w:rPr>
          <w:color w:val="000000" w:themeColor="text1"/>
          <w:lang w:val="en-US"/>
        </w:rPr>
        <w:t xml:space="preserve">has </w:t>
      </w:r>
      <w:r w:rsidR="00744924">
        <w:rPr>
          <w:color w:val="000000" w:themeColor="text1"/>
          <w:lang w:val="en-US"/>
        </w:rPr>
        <w:t xml:space="preserve">hitherto </w:t>
      </w:r>
      <w:r w:rsidR="003A3A41">
        <w:rPr>
          <w:color w:val="000000" w:themeColor="text1"/>
          <w:lang w:val="en-US"/>
        </w:rPr>
        <w:t>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w:t>
      </w:r>
      <w:r w:rsidR="00783637">
        <w:rPr>
          <w:color w:val="000000" w:themeColor="text1"/>
          <w:lang w:val="en-US"/>
        </w:rPr>
        <w:t xml:space="preserve">the </w:t>
      </w:r>
      <w:r w:rsidR="003A3A41" w:rsidRPr="00BD4D5D">
        <w:rPr>
          <w:color w:val="000000" w:themeColor="text1"/>
          <w:lang w:val="en-US"/>
        </w:rPr>
        <w:t xml:space="preserve">pollutants in </w:t>
      </w:r>
      <w:r w:rsidR="00AF68FE" w:rsidRPr="00BD4D5D">
        <w:rPr>
          <w:color w:val="000000" w:themeColor="text1"/>
          <w:lang w:val="en-US"/>
        </w:rPr>
        <w:t>a single</w:t>
      </w:r>
      <w:r w:rsidR="003A3A41" w:rsidRPr="00BD4D5D">
        <w:rPr>
          <w:color w:val="000000" w:themeColor="text1"/>
          <w:lang w:val="en-US"/>
        </w:rPr>
        <w:t xml:space="preserve"> model. </w:t>
      </w:r>
      <w:r w:rsidR="00783637">
        <w:rPr>
          <w:color w:val="000000" w:themeColor="text1"/>
          <w:lang w:val="en-US"/>
        </w:rPr>
        <w:t xml:space="preserve">Air </w:t>
      </w:r>
      <w:r w:rsidR="009F00B2" w:rsidRPr="00BE40FA">
        <w:rPr>
          <w:color w:val="000000" w:themeColor="text1"/>
          <w:lang w:val="en-US"/>
        </w:rPr>
        <w:t>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99756B">
        <w:rPr>
          <w:color w:val="000000" w:themeColor="text1"/>
          <w:lang w:val="en-US"/>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DE2255" w:rsidRPr="00DE2255">
        <w:rPr>
          <w:color w:val="000000"/>
          <w:vertAlign w:val="superscript"/>
        </w:rPr>
        <w:t>13,17,40–42</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E37F29">
        <w:rPr>
          <w:color w:val="000000" w:themeColor="text1"/>
          <w:lang w:val="en-US"/>
        </w:rPr>
        <w:t>.</w:t>
      </w:r>
      <w:r w:rsidR="006A5C0C" w:rsidRPr="00BE40FA">
        <w:rPr>
          <w:color w:val="000000" w:themeColor="text1"/>
          <w:lang w:val="en-US"/>
        </w:rPr>
        <w:fldChar w:fldCharType="begin"/>
      </w:r>
      <w:r w:rsidR="00515144">
        <w:rPr>
          <w:color w:val="000000" w:themeColor="text1"/>
          <w:lang w:val="en-US"/>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DE2255" w:rsidRPr="00DE2255">
        <w:rPr>
          <w:color w:val="000000"/>
          <w:vertAlign w:val="superscript"/>
        </w:rPr>
        <w:t>40</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lastRenderedPageBreak/>
        <w:t>association</w:t>
      </w:r>
      <w:r w:rsidR="00192D2B" w:rsidRPr="00BE40FA">
        <w:rPr>
          <w:color w:val="000000" w:themeColor="text1"/>
          <w:lang w:val="en-US"/>
        </w:rPr>
        <w:t xml:space="preserve"> </w:t>
      </w:r>
      <w:r w:rsidR="007573A4">
        <w:rPr>
          <w:color w:val="000000" w:themeColor="text1"/>
          <w:lang w:val="en-US"/>
        </w:rPr>
        <w:t>of</w:t>
      </w:r>
      <w:r w:rsidR="00192D2B" w:rsidRPr="00BE40FA">
        <w:rPr>
          <w:color w:val="000000" w:themeColor="text1"/>
          <w:lang w:val="en-US"/>
        </w:rPr>
        <w:t xml:space="preserve"> </w:t>
      </w:r>
      <w:r w:rsidR="00571FD1">
        <w:rPr>
          <w:color w:val="000000" w:themeColor="text1"/>
          <w:lang w:val="en-US"/>
        </w:rPr>
        <w:t xml:space="preserve">multiple </w:t>
      </w:r>
      <w:r w:rsidR="00783637">
        <w:rPr>
          <w:color w:val="000000" w:themeColor="text1"/>
          <w:lang w:val="en-US"/>
        </w:rPr>
        <w:t xml:space="preserve">air </w:t>
      </w:r>
      <w:r w:rsidR="00192D2B" w:rsidRPr="00BE40FA">
        <w:rPr>
          <w:color w:val="000000" w:themeColor="text1"/>
          <w:lang w:val="en-US"/>
        </w:rPr>
        <w:t>pollutants</w:t>
      </w:r>
      <w:r w:rsidR="007573A4">
        <w:rPr>
          <w:color w:val="000000" w:themeColor="text1"/>
          <w:lang w:val="en-US"/>
        </w:rPr>
        <w:t xml:space="preserve"> and health outcomes.</w:t>
      </w:r>
      <w:r w:rsidR="006A5C0C" w:rsidRPr="00BE40FA">
        <w:rPr>
          <w:color w:val="000000" w:themeColor="text1"/>
          <w:lang w:val="en-US"/>
        </w:rPr>
        <w:fldChar w:fldCharType="begin"/>
      </w:r>
      <w:r w:rsidR="0099756B">
        <w:rPr>
          <w:color w:val="000000" w:themeColor="text1"/>
          <w:lang w:val="en-US"/>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DE2255" w:rsidRPr="00DE2255">
        <w:rPr>
          <w:color w:val="000000"/>
          <w:vertAlign w:val="superscript"/>
        </w:rPr>
        <w:t>43</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w:t>
      </w:r>
      <w:r w:rsidR="000D26DA">
        <w:rPr>
          <w:color w:val="000000" w:themeColor="text1"/>
          <w:lang w:val="en-US"/>
        </w:rPr>
        <w:t>—</w:t>
      </w:r>
      <w:r w:rsidR="007573A4">
        <w:rPr>
          <w:color w:val="000000" w:themeColor="text1"/>
          <w:lang w:val="en-US"/>
        </w:rPr>
        <w:t>nitrogen oxides (NO</w:t>
      </w:r>
      <w:r w:rsidR="007573A4" w:rsidRPr="008922C5">
        <w:rPr>
          <w:color w:val="000000" w:themeColor="text1"/>
          <w:vertAlign w:val="subscript"/>
          <w:lang w:val="en-US"/>
        </w:rPr>
        <w:t>x</w:t>
      </w:r>
      <w:r w:rsidR="007573A4">
        <w:rPr>
          <w:color w:val="000000" w:themeColor="text1"/>
          <w:lang w:val="en-US"/>
        </w:rPr>
        <w:t>), carbon monoxide (CO), and elemental carbon (EC</w:t>
      </w:r>
      <w:r w:rsidR="000D26DA">
        <w:rPr>
          <w:color w:val="000000" w:themeColor="text1"/>
          <w:lang w:val="en-US"/>
        </w:rPr>
        <w:t>)—</w:t>
      </w:r>
      <w:r w:rsidR="003A7CAB">
        <w:rPr>
          <w:color w:val="000000" w:themeColor="text1"/>
          <w:lang w:val="en-US"/>
        </w:rPr>
        <w:t xml:space="preserve"> as well as </w:t>
      </w:r>
      <w:r w:rsidR="0056613D">
        <w:rPr>
          <w:color w:val="000000" w:themeColor="text1"/>
          <w:lang w:val="en-US"/>
        </w:rPr>
        <w:t xml:space="preserve">fine </w:t>
      </w:r>
      <w:r w:rsidR="00A84BA6">
        <w:rPr>
          <w:color w:val="000000" w:themeColor="text1"/>
          <w:lang w:val="en-US"/>
        </w:rPr>
        <w:t>particles</w:t>
      </w:r>
      <w:r w:rsidR="003A7CAB">
        <w:rPr>
          <w:color w:val="000000" w:themeColor="text1"/>
          <w:lang w:val="en-US"/>
        </w:rPr>
        <w:t xml:space="preserve"> </w:t>
      </w:r>
      <w:r w:rsidR="0056613D">
        <w:rPr>
          <w:color w:val="000000" w:themeColor="text1"/>
          <w:lang w:val="en-US"/>
        </w:rPr>
        <w:t>(</w:t>
      </w:r>
      <w:r w:rsidR="003A7CAB">
        <w:rPr>
          <w:color w:val="000000" w:themeColor="text1"/>
          <w:lang w:val="en-US"/>
        </w:rPr>
        <w:t>PM</w:t>
      </w:r>
      <w:r w:rsidR="003A7CAB" w:rsidRPr="003A7CAB">
        <w:rPr>
          <w:color w:val="000000" w:themeColor="text1"/>
          <w:vertAlign w:val="subscript"/>
          <w:lang w:val="en-US"/>
        </w:rPr>
        <w:t>2.5</w:t>
      </w:r>
      <w:r w:rsidR="0056613D">
        <w:rPr>
          <w:color w:val="000000" w:themeColor="text1"/>
          <w:lang w:val="en-US"/>
        </w:rPr>
        <w:t>)</w:t>
      </w:r>
      <w:r w:rsidR="00F00440">
        <w:rPr>
          <w:color w:val="000000" w:themeColor="text1"/>
          <w:lang w:val="en-US"/>
        </w:rPr>
        <w:t xml:space="preserve"> </w:t>
      </w:r>
      <w:r w:rsidR="003A7CAB">
        <w:rPr>
          <w:color w:val="000000" w:themeColor="text1"/>
          <w:lang w:val="en-US"/>
        </w:rPr>
        <w:t>and ozone (O</w:t>
      </w:r>
      <w:r w:rsidR="003A7CAB" w:rsidRPr="003A7CAB">
        <w:rPr>
          <w:color w:val="000000" w:themeColor="text1"/>
          <w:vertAlign w:val="subscript"/>
          <w:lang w:val="en-US"/>
        </w:rPr>
        <w:t>3</w:t>
      </w:r>
      <w:r w:rsidR="003A7CAB">
        <w:rPr>
          <w:color w:val="000000" w:themeColor="text1"/>
          <w:lang w:val="en-US"/>
        </w:rPr>
        <w:t xml:space="preserve">), </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BF2184">
        <w:rPr>
          <w:color w:val="000000" w:themeColor="text1"/>
          <w:lang w:val="en-US"/>
        </w:rPr>
        <w:t xml:space="preserve">(a)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E249D8">
        <w:rPr>
          <w:color w:val="000000" w:themeColor="text1"/>
          <w:lang w:val="en-US"/>
        </w:rPr>
        <w:t xml:space="preserve"> </w:t>
      </w:r>
      <w:r w:rsidR="00783637">
        <w:rPr>
          <w:color w:val="000000" w:themeColor="text1"/>
          <w:lang w:val="en-US"/>
        </w:rPr>
        <w:t xml:space="preserve">air </w:t>
      </w:r>
      <w:r w:rsidR="003B368E" w:rsidRPr="00BE40FA">
        <w:rPr>
          <w:color w:val="000000" w:themeColor="text1"/>
          <w:lang w:val="en-US"/>
        </w:rPr>
        <w:t>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w:t>
      </w:r>
      <w:r w:rsidR="00BF2184">
        <w:rPr>
          <w:color w:val="000000" w:themeColor="text1"/>
          <w:lang w:val="en-US"/>
        </w:rPr>
        <w:t xml:space="preserve">(b) </w:t>
      </w:r>
      <w:r w:rsidR="007573A4">
        <w:rPr>
          <w:color w:val="000000" w:themeColor="text1"/>
          <w:lang w:val="en-US"/>
        </w:rPr>
        <w:t xml:space="preserve">joint </w:t>
      </w:r>
      <w:r w:rsidR="00670CC9">
        <w:rPr>
          <w:color w:val="000000" w:themeColor="text1"/>
          <w:lang w:val="en-US"/>
        </w:rPr>
        <w:t xml:space="preserve">and </w:t>
      </w:r>
      <w:r w:rsidR="00BF2184">
        <w:rPr>
          <w:color w:val="000000" w:themeColor="text1"/>
          <w:lang w:val="en-US"/>
        </w:rPr>
        <w:t xml:space="preserve">(c) </w:t>
      </w:r>
      <w:r w:rsidR="00670CC9">
        <w:rPr>
          <w:color w:val="000000" w:themeColor="text1"/>
          <w:lang w:val="en-US"/>
        </w:rPr>
        <w:t>overall traffic</w:t>
      </w:r>
      <w:r w:rsidR="0083661D">
        <w:rPr>
          <w:color w:val="000000" w:themeColor="text1"/>
          <w:lang w:val="en-US"/>
        </w:rPr>
        <w:t>-related</w:t>
      </w:r>
      <w:r w:rsidR="00670CC9">
        <w:rPr>
          <w:color w:val="000000" w:themeColor="text1"/>
          <w:lang w:val="en-US"/>
        </w:rPr>
        <w:t xml:space="preserve">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6ABE0BD5"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DE2255" w:rsidRPr="00DE225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37F29" w:rsidRPr="00E37F29">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B22996">
      <w:pPr>
        <w:rPr>
          <w:bCs/>
          <w:color w:val="000000" w:themeColor="text1"/>
        </w:rPr>
      </w:pPr>
    </w:p>
    <w:p w14:paraId="53BC8752" w14:textId="7B44F27D"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r w:rsidR="000F0428" w:rsidRPr="00BE40FA">
        <w:rPr>
          <w:bCs/>
          <w:color w:val="000000" w:themeColor="text1"/>
        </w:rPr>
        <w:fldChar w:fldCharType="begin"/>
      </w:r>
      <w:r w:rsidR="00E37F29">
        <w:rPr>
          <w:bCs/>
          <w:color w:val="000000" w:themeColor="text1"/>
        </w:rPr>
        <w:instrText xml:space="preserve"> ADDIN ZOTERO_ITEM CSL_CITATION {"citationID":"7JmKBYMR","properties":{"formattedCitation":"\\super 46\\nosupersub{}","plainCitation":"46","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E37F29" w:rsidRPr="00E37F29">
        <w:rPr>
          <w:color w:val="000000"/>
          <w:vertAlign w:val="superscript"/>
        </w:rPr>
        <w:t>46</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6ADB953A"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xml:space="preserve">) on all persons living in Denmark; </w:t>
      </w:r>
      <w:r w:rsidR="00E62978" w:rsidRPr="00BE40FA">
        <w:rPr>
          <w:bCs/>
          <w:color w:val="000000" w:themeColor="text1"/>
        </w:rPr>
        <w:lastRenderedPageBreak/>
        <w:t>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E37F29">
        <w:rPr>
          <w:bCs/>
          <w:color w:val="000000" w:themeColor="text1"/>
        </w:rPr>
        <w:instrText xml:space="preserve"> ADDIN ZOTERO_ITEM CSL_CITATION {"citationID":"vJssc8s5","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E37F29" w:rsidRPr="00E37F29">
        <w:rPr>
          <w:color w:val="000000"/>
          <w:vertAlign w:val="superscript"/>
        </w:rPr>
        <w:t>47</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18690D90"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E37F29">
        <w:rPr>
          <w:bCs/>
          <w:color w:val="000000" w:themeColor="text1"/>
        </w:rPr>
        <w:instrText xml:space="preserve"> ADDIN ZOTERO_ITEM CSL_CITATION {"citationID":"nLuk7CM0","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E37F29" w:rsidRPr="00E37F29">
        <w:rPr>
          <w:color w:val="000000"/>
          <w:vertAlign w:val="superscript"/>
        </w:rPr>
        <w:t>47</w:t>
      </w:r>
      <w:r w:rsidR="00AE5FD9" w:rsidRPr="00BE40FA">
        <w:rPr>
          <w:bCs/>
          <w:color w:val="000000" w:themeColor="text1"/>
        </w:rPr>
        <w:fldChar w:fldCharType="end"/>
      </w:r>
      <w:r w:rsidRPr="00BE40FA">
        <w:rPr>
          <w:bCs/>
          <w:color w:val="000000" w:themeColor="text1"/>
        </w:rPr>
        <w:t xml:space="preserve"> including the dates of moving to and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8C6DEE2" w:rsidR="00643616" w:rsidRPr="00BE40FA" w:rsidRDefault="00643616" w:rsidP="00B2299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242AE868" w14:textId="394B3EA3" w:rsidR="009B1F3C" w:rsidRPr="00BE40FA" w:rsidRDefault="00FA5F91" w:rsidP="009B1F3C">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515144">
        <w:rPr>
          <w:bCs/>
          <w:color w:val="000000" w:themeColor="text1"/>
        </w:rPr>
        <w:instrText xml:space="preserve"> ADDIN ZOTERO_ITEM CSL_CITATION {"citationID":"IlWHg8xF","properties":{"formattedCitation":"\\super 48\\nosupersub{}","plainCitation":"48","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515144" w:rsidRPr="00515144">
        <w:rPr>
          <w:color w:val="000000"/>
          <w:vertAlign w:val="superscript"/>
        </w:rPr>
        <w:t>48</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AirGIS)</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515144">
        <w:rPr>
          <w:bCs/>
          <w:color w:val="000000" w:themeColor="text1"/>
        </w:rPr>
        <w:instrText xml:space="preserve"> ADDIN ZOTERO_ITEM CSL_CITATION {"citationID":"V3mZUeCo","properties":{"formattedCitation":"\\super 49\\uc0\\u8211{}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515144" w:rsidRPr="00515144">
        <w:rPr>
          <w:color w:val="000000"/>
          <w:vertAlign w:val="superscript"/>
        </w:rPr>
        <w:t>49–52</w:t>
      </w:r>
      <w:r w:rsidR="000573A6" w:rsidRPr="00BE40FA">
        <w:rPr>
          <w:bCs/>
          <w:color w:val="000000" w:themeColor="text1"/>
        </w:rPr>
        <w:fldChar w:fldCharType="end"/>
      </w:r>
      <w:r w:rsidR="007B05F7" w:rsidRPr="00BE40FA">
        <w:rPr>
          <w:b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515144">
        <w:rPr>
          <w:bCs/>
          <w:color w:val="000000" w:themeColor="text1"/>
        </w:rPr>
        <w:instrText xml:space="preserve"> ADDIN ZOTERO_ITEM CSL_CITATION {"citationID":"Liqz6nw7","properties":{"formattedCitation":"\\super 17,53\\uc0\\u8211{}55\\nosupersub{}","plainCitation":"17,53–55","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B72426" w:rsidRPr="00B72426">
        <w:rPr>
          <w:color w:val="000000"/>
          <w:vertAlign w:val="superscript"/>
        </w:rPr>
        <w:t>17,53–55</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515144">
        <w:rPr>
          <w:bCs/>
          <w:color w:val="000000" w:themeColor="text1"/>
        </w:rPr>
        <w:instrText xml:space="preserve"> ADDIN ZOTERO_ITEM CSL_CITATION {"citationID":"KMi8NyQa","properties":{"formattedCitation":"\\super 49,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515144" w:rsidRPr="00515144">
        <w:rPr>
          <w:color w:val="000000"/>
          <w:vertAlign w:val="superscript"/>
        </w:rPr>
        <w:t>49,52</w:t>
      </w:r>
      <w:r w:rsidR="001E45B5">
        <w:rPr>
          <w:bCs/>
          <w:color w:val="000000" w:themeColor="text1"/>
        </w:rPr>
        <w:fldChar w:fldCharType="end"/>
      </w:r>
      <w:r w:rsidR="006424C1">
        <w:rPr>
          <w:bCs/>
          <w:color w:val="000000" w:themeColor="text1"/>
        </w:rPr>
        <w:t xml:space="preserve"> </w:t>
      </w:r>
      <w:r w:rsidR="009B1F3C">
        <w:rPr>
          <w:bCs/>
          <w:color w:val="000000" w:themeColor="text1"/>
        </w:rPr>
        <w:lastRenderedPageBreak/>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CD7377">
        <w:rPr>
          <w:bCs/>
          <w:color w:val="000000" w:themeColor="text1"/>
        </w:rPr>
        <w:instrText xml:space="preserve"> ADDIN ZOTERO_ITEM CSL_CITATION {"citationID":"slTWVnkE","properties":{"formattedCitation":"\\super 56\\nosupersub{}","plainCitation":"56","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CD7377" w:rsidRPr="00CD7377">
        <w:rPr>
          <w:color w:val="000000"/>
          <w:vertAlign w:val="superscript"/>
        </w:rPr>
        <w:t>56</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 to avoid overadjustment when including both in the models simultaneously.</w:t>
      </w:r>
    </w:p>
    <w:p w14:paraId="61E424A2" w14:textId="77777777" w:rsidR="009B1F3C" w:rsidRDefault="009B1F3C" w:rsidP="00042EDE">
      <w:pPr>
        <w:rPr>
          <w:bCs/>
          <w:color w:val="000000" w:themeColor="text1"/>
        </w:rPr>
      </w:pPr>
    </w:p>
    <w:p w14:paraId="4AB86CD1" w14:textId="662CFE25" w:rsidR="006715DF" w:rsidRPr="00BE40FA" w:rsidRDefault="005E30C6" w:rsidP="00042EDE">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99756B">
        <w:rPr>
          <w:bCs/>
          <w:color w:val="000000" w:themeColor="text1"/>
        </w:rPr>
        <w:instrText xml:space="preserve"> ADDIN ZOTERO_ITEM CSL_CITATION {"citationID":"E2fWH0n3","properties":{"formattedCitation":"\\super 57\\nosupersub{}","plainCitation":"5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CD7377" w:rsidRPr="00CD7377">
        <w:rPr>
          <w:color w:val="000000"/>
          <w:vertAlign w:val="superscript"/>
        </w:rPr>
        <w:t>57</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 xml:space="preserve">(i)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2B539F96"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r w:rsidR="00A804EF">
        <w:rPr>
          <w:bCs/>
          <w:color w:val="000000" w:themeColor="text1"/>
        </w:rPr>
        <w:t xml:space="preserve">we </w:t>
      </w:r>
      <w:r w:rsidR="00726BA0">
        <w:rPr>
          <w:bCs/>
          <w:color w:val="000000" w:themeColor="text1"/>
        </w:rPr>
        <w:t>have shown as having an association with ALS diagnosis in Denmark,</w:t>
      </w:r>
      <w:r w:rsidR="000C4F9C">
        <w:rPr>
          <w:bCs/>
          <w:color w:val="000000" w:themeColor="text1"/>
        </w:rPr>
        <w:fldChar w:fldCharType="begin"/>
      </w:r>
      <w:r w:rsidR="00CD7377">
        <w:rPr>
          <w:bCs/>
          <w:color w:val="000000" w:themeColor="text1"/>
        </w:rPr>
        <w:instrText xml:space="preserve"> ADDIN ZOTERO_ITEM CSL_CITATION {"citationID":"0eulvPwB","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CD7377" w:rsidRPr="00CD7377">
        <w:rPr>
          <w:color w:val="000000"/>
          <w:vertAlign w:val="superscript"/>
        </w:rPr>
        <w:t>58</w:t>
      </w:r>
      <w:r w:rsidR="000C4F9C">
        <w:rPr>
          <w:bCs/>
          <w:color w:val="000000" w:themeColor="text1"/>
        </w:rPr>
        <w:fldChar w:fldCharType="end"/>
      </w:r>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unskilled workers.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who were unemployed</w:t>
      </w:r>
      <w:r w:rsidR="00C03A39">
        <w:rPr>
          <w:bCs/>
          <w:color w:val="000000" w:themeColor="text1"/>
        </w:rPr>
        <w:t xml:space="preserve"> or unclassified</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lastRenderedPageBreak/>
        <w:t xml:space="preserve">widowed),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2F8FEFFD"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CD7377">
        <w:rPr>
          <w:color w:val="000000" w:themeColor="text1"/>
        </w:rPr>
        <w:instrText xml:space="preserve"> ADDIN ZOTERO_ITEM CSL_CITATION {"citationID":"kqgQbve6","properties":{"formattedCitation":"\\super 59,60\\nosupersub{}","plainCitation":"59,60","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CD7377" w:rsidRPr="00CD7377">
        <w:rPr>
          <w:color w:val="000000"/>
          <w:vertAlign w:val="superscript"/>
        </w:rPr>
        <w:t>59,60</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CD7377">
        <w:rPr>
          <w:color w:val="000000" w:themeColor="text1"/>
        </w:rPr>
        <w:instrText xml:space="preserve"> ADDIN ZOTERO_ITEM CSL_CITATION {"citationID":"QvLzmqjN","properties":{"formattedCitation":"\\super 59\\nosupersub{}","plainCitation":"59","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CD7377" w:rsidRPr="00CD7377">
        <w:rPr>
          <w:color w:val="000000"/>
          <w:vertAlign w:val="superscript"/>
        </w:rPr>
        <w:t>59</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CD7377">
        <w:rPr>
          <w:color w:val="000000" w:themeColor="text1"/>
        </w:rPr>
        <w:instrText xml:space="preserve"> ADDIN ZOTERO_ITEM CSL_CITATION {"citationID":"uaLYdCi5","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CD7377" w:rsidRPr="00CD7377">
        <w:rPr>
          <w:color w:val="000000"/>
          <w:vertAlign w:val="superscript"/>
        </w:rPr>
        <w:t>60</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CD7377">
        <w:rPr>
          <w:color w:val="000000" w:themeColor="text1"/>
        </w:rPr>
        <w:instrText xml:space="preserve"> ADDIN ZOTERO_ITEM CSL_CITATION {"citationID":"O10OmgC0","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CD7377" w:rsidRPr="00CD7377">
        <w:rPr>
          <w:color w:val="000000"/>
          <w:vertAlign w:val="superscript"/>
        </w:rPr>
        <w:t>60</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54BBF95E" w14:textId="77777777" w:rsidR="000C6488" w:rsidRDefault="000C6488" w:rsidP="00080B14">
      <w:pPr>
        <w:rPr>
          <w:color w:val="000000"/>
        </w:rPr>
      </w:pPr>
    </w:p>
    <w:p w14:paraId="1F02D0B6" w14:textId="3178738A"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adjusts for other air pollutants from other sources.</w:t>
      </w:r>
      <w:r w:rsidR="009E695D">
        <w:rPr>
          <w:iCs/>
        </w:rPr>
        <w:fldChar w:fldCharType="begin"/>
      </w:r>
      <w:r w:rsidR="00CD7377">
        <w:rPr>
          <w:iCs/>
        </w:rPr>
        <w:instrText xml:space="preserve"> ADDIN ZOTERO_ITEM CSL_CITATION {"citationID":"xBVeiLoi","properties":{"formattedCitation":"\\super 61\\nosupersub{}","plainCitation":"61","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CD7377" w:rsidRPr="00CD7377">
        <w:rPr>
          <w:vertAlign w:val="superscript"/>
        </w:rPr>
        <w:t>61</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CD7377">
        <w:rPr>
          <w:iCs/>
        </w:rPr>
        <w:instrText xml:space="preserve"> ADDIN ZOTERO_ITEM CSL_CITATION {"citationID":"A10NB0Kj","properties":{"formattedCitation":"\\super 62\\nosupersub{}","plainCitation":"62","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CD7377" w:rsidRPr="00CD7377">
        <w:rPr>
          <w:vertAlign w:val="superscript"/>
        </w:rPr>
        <w:t>62</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080B14"/>
    <w:p w14:paraId="05976FAD" w14:textId="41A6413D" w:rsidR="00AC73E6" w:rsidRDefault="00AC73E6" w:rsidP="00080B14">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835661"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080B14">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B2160E">
      <w:pPr>
        <w:rPr>
          <w:iCs/>
        </w:rPr>
      </w:pPr>
    </w:p>
    <w:p w14:paraId="6DF0C60B" w14:textId="5FAAE22A"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835661"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15A39D97"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CD7377">
        <w:instrText xml:space="preserve"> ADDIN ZOTERO_ITEM CSL_CITATION {"citationID":"o7wJ5QmD","properties":{"formattedCitation":"\\super 63\\nosupersub{}","plainCitation":"63","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CD7377" w:rsidRPr="00CD7377">
        <w:rPr>
          <w:vertAlign w:val="superscript"/>
        </w:rPr>
        <w:t>63</w:t>
      </w:r>
      <w:r w:rsidR="0004176A" w:rsidRPr="00BE40FA">
        <w:fldChar w:fldCharType="end"/>
      </w:r>
    </w:p>
    <w:p w14:paraId="0B117AE9" w14:textId="77777777" w:rsidR="00837A0A" w:rsidRPr="00BE40FA" w:rsidRDefault="00837A0A" w:rsidP="00080B14">
      <w:pPr>
        <w:rPr>
          <w:iCs/>
        </w:rPr>
      </w:pPr>
    </w:p>
    <w:p w14:paraId="73623AD5" w14:textId="26A0783B" w:rsidR="00080B14" w:rsidRPr="00BE40FA" w:rsidRDefault="00080B14" w:rsidP="00080B14">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CD7377">
        <w:instrText xml:space="preserve"> ADDIN ZOTERO_ITEM CSL_CITATION {"citationID":"yQ8Iq6T4","properties":{"formattedCitation":"\\super 64,65\\nosupersub{}","plainCitation":"64,65","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CD7377" w:rsidRPr="00CD7377">
        <w:rPr>
          <w:vertAlign w:val="superscript"/>
        </w:rPr>
        <w:t>64,65</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CD7377">
        <w:instrText xml:space="preserve"> ADDIN ZOTERO_ITEM CSL_CITATION {"citationID":"PIkmmUS2","properties":{"formattedCitation":"\\super 66\\nosupersub{}","plainCitation":"66","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CD7377" w:rsidRPr="00CD7377">
        <w:rPr>
          <w:vertAlign w:val="superscript"/>
        </w:rPr>
        <w:t>66</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w:t>
      </w:r>
      <w:r w:rsidR="00427EDB" w:rsidRPr="00BE40FA">
        <w:lastRenderedPageBreak/>
        <w:t>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080B14">
      <w:pPr>
        <w:rPr>
          <w:iCs/>
        </w:rPr>
      </w:pPr>
    </w:p>
    <w:p w14:paraId="7E04D47F" w14:textId="280AD2CE" w:rsidR="00303AED"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CD7377">
        <w:instrText xml:space="preserve"> ADDIN ZOTERO_ITEM CSL_CITATION {"citationID":"6T0PVtqH","properties":{"formattedCitation":"\\super 67\\nosupersub{}","plainCitation":"67","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CD7377" w:rsidRPr="00CD7377">
        <w:rPr>
          <w:vertAlign w:val="superscript"/>
        </w:rPr>
        <w:t>67</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p>
    <w:p w14:paraId="2ADA0489" w14:textId="77777777" w:rsidR="00303AED" w:rsidRDefault="00303AED" w:rsidP="00EB159B"/>
    <w:p w14:paraId="34858EE5" w14:textId="5955F652" w:rsidR="000601A4" w:rsidRPr="00BE40FA" w:rsidRDefault="008853C0" w:rsidP="00EB159B">
      <w:r w:rsidRPr="00BE40FA">
        <w:rPr>
          <w:color w:val="000000"/>
        </w:rPr>
        <w:t>We conducted statistical analyses using the R Statistical Software, version 4.1.1</w:t>
      </w:r>
      <w:r w:rsidRPr="00BE40FA">
        <w:rPr>
          <w:color w:val="000000"/>
        </w:rPr>
        <w:fldChar w:fldCharType="begin"/>
      </w:r>
      <w:r w:rsidR="00CD7377">
        <w:rPr>
          <w:color w:val="000000"/>
        </w:rPr>
        <w:instrText xml:space="preserve"> ADDIN ZOTERO_ITEM CSL_CITATION {"citationID":"HdMkGodZ","properties":{"formattedCitation":"\\super 68\\nosupersub{}","plainCitation":"6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CD7377" w:rsidRPr="00CD7377">
        <w:rPr>
          <w:color w:val="000000"/>
          <w:vertAlign w:val="superscript"/>
        </w:rPr>
        <w:t>68</w:t>
      </w:r>
      <w:r w:rsidRPr="00BE40FA">
        <w:rPr>
          <w:color w:val="000000"/>
        </w:rPr>
        <w:fldChar w:fldCharType="end"/>
      </w:r>
      <w:r w:rsidRPr="00BE40FA">
        <w:rPr>
          <w:color w:val="000000"/>
        </w:rPr>
        <w:t xml:space="preserve"> and </w:t>
      </w:r>
      <w:r w:rsidRPr="00BE40FA">
        <w:t>R-STAN, version 2.21.2.</w:t>
      </w:r>
      <w:r w:rsidRPr="00BE40FA">
        <w:fldChar w:fldCharType="begin"/>
      </w:r>
      <w:r w:rsidR="00CD7377">
        <w:instrText xml:space="preserve"> ADDIN ZOTERO_ITEM CSL_CITATION {"citationID":"Jo2wiTpx","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CD7377" w:rsidRPr="00CD7377">
        <w:rPr>
          <w:vertAlign w:val="superscript"/>
        </w:rPr>
        <w:t>60</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EB159B"/>
    <w:p w14:paraId="06D77096" w14:textId="50E61D62"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 xml:space="preserve">From the parish-level SES sensitivity analysis we excluded those who lived in areas without parish-level SES data, namely: (i) </w:t>
      </w:r>
      <w:r w:rsidR="00FD2822" w:rsidRPr="003038F9">
        <w:rPr>
          <w:bCs/>
          <w:color w:val="000000" w:themeColor="text1"/>
          <w:lang w:val="en-GB"/>
        </w:rPr>
        <w:t xml:space="preserve">819 </w:t>
      </w:r>
      <w:r w:rsidR="00FD2822">
        <w:rPr>
          <w:bCs/>
          <w:color w:val="000000" w:themeColor="text1"/>
          <w:lang w:val="en-GB"/>
        </w:rPr>
        <w:t xml:space="preserve">participants </w:t>
      </w:r>
      <w:r w:rsidR="00FD2822">
        <w:rPr>
          <w:bCs/>
          <w:color w:val="000000" w:themeColor="text1"/>
          <w:lang w:val="en-GB"/>
        </w:rPr>
        <w:lastRenderedPageBreak/>
        <w:t>for 1-year average exposure; (ii) 826 participants for 5-year average exposure; and (iii) 838 participants for 10-year average exposure.</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2ED7C938"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 </w:t>
      </w:r>
    </w:p>
    <w:p w14:paraId="52B2AE23" w14:textId="7A0EB212" w:rsidR="003221F8" w:rsidRPr="00BE40FA" w:rsidRDefault="003221F8" w:rsidP="00E11AAC">
      <w:pPr>
        <w:rPr>
          <w:bCs/>
          <w:color w:val="000000" w:themeColor="text1"/>
        </w:rPr>
      </w:pPr>
    </w:p>
    <w:p w14:paraId="20D24883" w14:textId="1494541A" w:rsidR="003221F8" w:rsidRPr="00BE40FA" w:rsidRDefault="000326BB" w:rsidP="00794B1D">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14228C8D" w:rsidR="00B82C2B" w:rsidRPr="00E65487" w:rsidRDefault="00816179" w:rsidP="00B82C2B">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CrI: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CrI: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CrI: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4952BD">
        <w:rPr>
          <w:bCs/>
          <w:color w:val="000000" w:themeColor="text1"/>
          <w:lang w:val="en-GB"/>
        </w:rPr>
        <w:t xml:space="preserve">was </w:t>
      </w:r>
      <w:r w:rsidR="006C1BDC">
        <w:rPr>
          <w:bCs/>
          <w:color w:val="000000" w:themeColor="text1"/>
          <w:lang w:val="en-GB"/>
        </w:rPr>
        <w:lastRenderedPageBreak/>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CrI: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CrI: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CrI: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54AD13A"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r w:rsidR="00206424">
        <w:rPr>
          <w:bCs/>
        </w:rPr>
        <w:t>n</w:t>
      </w:r>
      <w:r w:rsidR="003111AF">
        <w:rPr>
          <w:bCs/>
        </w:rPr>
        <w:t xml:space="preserve"> 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62FB9812" w:rsidR="009A76D9" w:rsidRPr="00AE484B" w:rsidRDefault="003373E8" w:rsidP="00FC3DEC">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99756B">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Pr="00DE225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lastRenderedPageBreak/>
        <w:t>ALS diagnosis</w:t>
      </w:r>
      <w:r w:rsidR="006B7543">
        <w:rPr>
          <w:bCs/>
          <w:color w:val="000000" w:themeColor="text1"/>
        </w:rPr>
        <w:t>,</w:t>
      </w:r>
      <w:r w:rsidR="006078C8">
        <w:rPr>
          <w:bCs/>
          <w:color w:val="000000" w:themeColor="text1"/>
        </w:rPr>
        <w:fldChar w:fldCharType="begin"/>
      </w:r>
      <w:r w:rsidR="00DE2255">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DE2255" w:rsidRPr="00DE225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CD7377">
        <w:rPr>
          <w:bCs/>
          <w:color w:val="000000" w:themeColor="text1"/>
        </w:rPr>
        <w:instrText xml:space="preserve"> ADDIN ZOTERO_ITEM CSL_CITATION {"citationID":"8JdlJQiU","properties":{"formattedCitation":"\\super 69\\nosupersub{}","plainCitation":"6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CD7377" w:rsidRPr="00CD7377">
        <w:rPr>
          <w:color w:val="000000"/>
          <w:vertAlign w:val="superscript"/>
        </w:rPr>
        <w:t>69</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FC3DEC">
      <w:pPr>
        <w:rPr>
          <w:bCs/>
          <w:color w:val="000000" w:themeColor="text1"/>
        </w:rPr>
      </w:pPr>
    </w:p>
    <w:p w14:paraId="3F471DFB" w14:textId="30557EC4" w:rsidR="00CC43CD"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CD7377">
        <w:rPr>
          <w:bCs/>
          <w:color w:val="000000" w:themeColor="text1"/>
        </w:rPr>
        <w:instrText xml:space="preserve"> ADDIN ZOTERO_ITEM CSL_CITATION {"citationID":"VorvH4SR","properties":{"formattedCitation":"\\super 70\\nosupersub{}","plainCitation":"70","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CD7377" w:rsidRPr="00CD7377">
        <w:rPr>
          <w:color w:val="000000"/>
          <w:vertAlign w:val="superscript"/>
        </w:rPr>
        <w:t>70</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CD7377">
        <w:rPr>
          <w:bCs/>
          <w:color w:val="000000" w:themeColor="text1"/>
        </w:rPr>
        <w:instrText xml:space="preserve"> ADDIN ZOTERO_ITEM CSL_CITATION {"citationID":"blsb0e5Q","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CD7377" w:rsidRPr="00CD7377">
        <w:rPr>
          <w:color w:val="000000"/>
          <w:vertAlign w:val="superscript"/>
        </w:rPr>
        <w:t>58</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CD7377">
        <w:rPr>
          <w:bCs/>
          <w:color w:val="000000" w:themeColor="text1"/>
        </w:rPr>
        <w:instrText xml:space="preserve"> ADDIN ZOTERO_ITEM CSL_CITATION {"citationID":"M27ZV3n3","properties":{"formattedCitation":"\\super 71\\nosupersub{}","plainCitation":"7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CD7377" w:rsidRPr="00CD7377">
        <w:rPr>
          <w:color w:val="000000"/>
          <w:vertAlign w:val="superscript"/>
        </w:rPr>
        <w:t>71</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CD7377">
        <w:rPr>
          <w:bCs/>
          <w:color w:val="000000" w:themeColor="text1"/>
        </w:rPr>
        <w:instrText xml:space="preserve"> ADDIN ZOTERO_ITEM CSL_CITATION {"citationID":"YyXHctLj","properties":{"formattedCitation":"\\super 72\\nosupersub{}","plainCitation":"7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CD7377" w:rsidRPr="00CD7377">
        <w:rPr>
          <w:color w:val="000000"/>
          <w:vertAlign w:val="superscript"/>
        </w:rPr>
        <w:t>72</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CD7377">
        <w:rPr>
          <w:bCs/>
          <w:color w:val="000000" w:themeColor="text1"/>
        </w:rPr>
        <w:instrText xml:space="preserve"> ADDIN ZOTERO_ITEM CSL_CITATION {"citationID":"7IY9GKuj","properties":{"formattedCitation":"\\super 73\\nosupersub{}","plainCitation":"7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CD7377" w:rsidRPr="00CD7377">
        <w:rPr>
          <w:color w:val="000000"/>
          <w:vertAlign w:val="superscript"/>
        </w:rPr>
        <w:t>73</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CD7377">
        <w:rPr>
          <w:bCs/>
          <w:color w:val="000000" w:themeColor="text1"/>
        </w:rPr>
        <w:instrText xml:space="preserve"> ADDIN ZOTERO_ITEM CSL_CITATION {"citationID":"G5YVQTgA","properties":{"formattedCitation":"\\super 73,74\\nosupersub{}","plainCitation":"73,7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CD7377" w:rsidRPr="00CD7377">
        <w:rPr>
          <w:color w:val="000000"/>
          <w:vertAlign w:val="superscript"/>
        </w:rPr>
        <w:t>73,74</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7210D1">
      <w:pPr>
        <w:rPr>
          <w:bCs/>
          <w:color w:val="000000" w:themeColor="text1"/>
        </w:rPr>
      </w:pPr>
    </w:p>
    <w:p w14:paraId="76B5D94E" w14:textId="6D7DFCDB" w:rsidR="007210D1" w:rsidRDefault="004E7AE3" w:rsidP="007210D1">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DE2255">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Pr>
          <w:bCs/>
          <w:color w:val="000000" w:themeColor="text1"/>
        </w:rPr>
        <w:fldChar w:fldCharType="separate"/>
      </w:r>
      <w:r w:rsidR="00DE2255" w:rsidRPr="00DE225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which may indicate that the previous year may be the most relevant exposure window</w:t>
      </w:r>
      <w:r w:rsidR="00014AAA">
        <w:rPr>
          <w:bCs/>
          <w:color w:val="000000" w:themeColor="text1"/>
        </w:rPr>
        <w:t xml:space="preserve">. </w:t>
      </w:r>
      <w:r w:rsidR="00A23C64" w:rsidRPr="00A23C64">
        <w:rPr>
          <w:bCs/>
          <w:color w:val="000000" w:themeColor="text1"/>
        </w:rPr>
        <w:t xml:space="preserve">We do not expect that these results are attributed to reverse causation, as we have lagged these 1-year exposures by one year already </w:t>
      </w:r>
      <w:r w:rsidR="00A23C64" w:rsidRPr="00A23C64">
        <w:rPr>
          <w:bCs/>
          <w:color w:val="000000" w:themeColor="text1"/>
        </w:rPr>
        <w:lastRenderedPageBreak/>
        <w:t>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CD7377">
        <w:rPr>
          <w:bCs/>
          <w:color w:val="000000" w:themeColor="text1"/>
        </w:rPr>
        <w:instrText xml:space="preserve"> ADDIN ZOTERO_ITEM CSL_CITATION {"citationID":"VyIxp4Qi","properties":{"formattedCitation":"\\super 75\\nosupersub{}","plainCitation":"75","noteIndex":0},"citationItems":[{"id":"G9N5yCso/i3Q5Tq5D","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CD7377" w:rsidRPr="00CD7377">
        <w:rPr>
          <w:color w:val="000000"/>
          <w:vertAlign w:val="superscript"/>
        </w:rPr>
        <w:t>75</w:t>
      </w:r>
      <w:r w:rsidR="00197D47">
        <w:rPr>
          <w:bCs/>
          <w:color w:val="000000" w:themeColor="text1"/>
        </w:rPr>
        <w:fldChar w:fldCharType="end"/>
      </w:r>
    </w:p>
    <w:p w14:paraId="039757DA" w14:textId="395E6EC3" w:rsidR="00890B87" w:rsidRPr="00AC757D" w:rsidRDefault="00890B87" w:rsidP="00FC3DEC">
      <w:pPr>
        <w:rPr>
          <w:bCs/>
          <w:color w:val="000000" w:themeColor="text1"/>
        </w:rPr>
      </w:pPr>
    </w:p>
    <w:p w14:paraId="672915A3" w14:textId="3C7E9BC5"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3A5F3C">
        <w:rPr>
          <w:bCs/>
          <w:color w:val="000000" w:themeColor="text1"/>
        </w:rPr>
        <w:t xml:space="preserve"> (e.g., from smoking</w:t>
      </w:r>
      <w:r w:rsidR="00221A0D">
        <w:rPr>
          <w:bCs/>
          <w:color w:val="000000" w:themeColor="text1"/>
        </w:rPr>
        <w:t xml:space="preserve"> or body mass index</w:t>
      </w:r>
      <w:r w:rsidR="00F9559F">
        <w:rPr>
          <w:bCs/>
          <w:color w:val="000000" w:themeColor="text1"/>
        </w:rPr>
        <w:t xml:space="preserve"> (</w:t>
      </w:r>
      <w:r w:rsidR="00221A0D">
        <w:rPr>
          <w:bCs/>
          <w:color w:val="000000" w:themeColor="text1"/>
        </w:rPr>
        <w:t>BMI</w:t>
      </w:r>
      <w:r w:rsidR="00F9559F">
        <w:rPr>
          <w:bCs/>
          <w:color w:val="000000" w:themeColor="text1"/>
        </w:rPr>
        <w:t>)</w:t>
      </w:r>
      <w:r w:rsidR="003A5F3C">
        <w:rPr>
          <w:bCs/>
          <w:color w:val="000000" w:themeColor="text1"/>
        </w:rPr>
        <w:t>)</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w:t>
      </w:r>
      <w:r w:rsidR="00D22BC5">
        <w:rPr>
          <w:bCs/>
          <w:color w:val="000000" w:themeColor="text1"/>
        </w:rPr>
        <w:t xml:space="preserve"> influence </w:t>
      </w:r>
      <w:r w:rsidR="001F447F">
        <w:rPr>
          <w:bCs/>
          <w:color w:val="000000" w:themeColor="text1"/>
        </w:rPr>
        <w:t>both ALS diagnosis and air pollution</w:t>
      </w:r>
      <w:r w:rsidR="00C77F23" w:rsidRPr="00A56ADD">
        <w:rPr>
          <w:bCs/>
          <w:color w:val="000000" w:themeColor="text1"/>
        </w:rPr>
        <w:t xml:space="preserve">. </w:t>
      </w:r>
      <w:r w:rsidR="00F754B6" w:rsidRPr="00A56ADD">
        <w:rPr>
          <w:bCs/>
          <w:color w:val="000000" w:themeColor="text1"/>
        </w:rPr>
        <w:t>BMI</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CD7377">
        <w:rPr>
          <w:bCs/>
          <w:color w:val="000000" w:themeColor="text1"/>
        </w:rPr>
        <w:instrText xml:space="preserve"> ADDIN ZOTERO_ITEM CSL_CITATION {"citationID":"Y6fF8rlY","properties":{"formattedCitation":"\\super 76,77\\nosupersub{}","plainCitation":"76,77","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CD7377" w:rsidRPr="00CD7377">
        <w:rPr>
          <w:color w:val="000000"/>
          <w:vertAlign w:val="superscript"/>
        </w:rPr>
        <w:t>76,77</w:t>
      </w:r>
      <w:r w:rsidR="00D942FC">
        <w:rPr>
          <w:bCs/>
          <w:color w:val="000000" w:themeColor="text1"/>
        </w:rPr>
        <w:fldChar w:fldCharType="end"/>
      </w:r>
      <w:r w:rsidR="00A45EA1">
        <w:rPr>
          <w:bCs/>
          <w:color w:val="000000" w:themeColor="text1"/>
        </w:rPr>
        <w:t xml:space="preserve"> would not </w:t>
      </w:r>
      <w:r w:rsidR="00D851F2">
        <w:rPr>
          <w:bCs/>
          <w:color w:val="000000" w:themeColor="text1"/>
        </w:rPr>
        <w:t>confound</w:t>
      </w:r>
      <w:r w:rsidR="00A45EA1">
        <w:rPr>
          <w:bCs/>
          <w:color w:val="000000" w:themeColor="text1"/>
        </w:rPr>
        <w:t xml:space="preserve"> the association between traffic-related air pollution and ALS</w:t>
      </w:r>
      <w:r w:rsidR="00C214A3">
        <w:rPr>
          <w:bCs/>
          <w:color w:val="000000" w:themeColor="text1"/>
        </w:rPr>
        <w:t>,</w:t>
      </w:r>
      <w:r w:rsidR="00C214A3">
        <w:rPr>
          <w:bCs/>
          <w:color w:val="000000" w:themeColor="text1"/>
        </w:rPr>
        <w:fldChar w:fldCharType="begin"/>
      </w:r>
      <w:r w:rsidR="00CD7377">
        <w:rPr>
          <w:bCs/>
          <w:color w:val="000000" w:themeColor="text1"/>
        </w:rPr>
        <w:instrText xml:space="preserve"> ADDIN ZOTERO_ITEM CSL_CITATION {"citationID":"L6tJbvaJ","properties":{"formattedCitation":"\\super 75\\nosupersub{}","plainCitation":"75","noteIndex":0},"citationItems":[{"id":"G9N5yCso/i3Q5Tq5D","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C214A3">
        <w:rPr>
          <w:bCs/>
          <w:color w:val="000000" w:themeColor="text1"/>
        </w:rPr>
        <w:fldChar w:fldCharType="separate"/>
      </w:r>
      <w:r w:rsidR="00CD7377" w:rsidRPr="00CD7377">
        <w:rPr>
          <w:color w:val="000000"/>
          <w:vertAlign w:val="superscript"/>
        </w:rPr>
        <w:t>75</w:t>
      </w:r>
      <w:r w:rsidR="00C214A3">
        <w:rPr>
          <w:bCs/>
          <w:color w:val="000000" w:themeColor="text1"/>
        </w:rPr>
        <w:fldChar w:fldCharType="end"/>
      </w:r>
      <w:r w:rsidR="00C214A3">
        <w:rPr>
          <w:bCs/>
          <w:color w:val="000000" w:themeColor="text1"/>
        </w:rPr>
        <w:t xml:space="preserve"> as pollutant concentrations are derived independently from BMI distribution</w:t>
      </w:r>
      <w:r w:rsidR="001D593D">
        <w:rPr>
          <w:bCs/>
          <w:color w:val="000000" w:themeColor="text1"/>
        </w:rPr>
        <w:t xml:space="preserve">. </w:t>
      </w:r>
      <w:r w:rsidR="002E2A4A">
        <w:rPr>
          <w:bCs/>
          <w:color w:val="000000" w:themeColor="text1"/>
        </w:rPr>
        <w:t xml:space="preserve">Any </w:t>
      </w:r>
      <w:r w:rsidR="001D593D">
        <w:rPr>
          <w:bCs/>
          <w:color w:val="000000" w:themeColor="text1"/>
        </w:rPr>
        <w:t>BMI</w:t>
      </w:r>
      <w:r w:rsidR="00163910">
        <w:rPr>
          <w:bCs/>
          <w:color w:val="000000" w:themeColor="text1"/>
        </w:rPr>
        <w:t>-</w:t>
      </w:r>
      <w:r w:rsidR="001D593D">
        <w:rPr>
          <w:bCs/>
          <w:color w:val="000000" w:themeColor="text1"/>
        </w:rPr>
        <w:t>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CD7377">
        <w:rPr>
          <w:bCs/>
          <w:color w:val="000000" w:themeColor="text1"/>
        </w:rPr>
        <w:instrText xml:space="preserve"> ADDIN ZOTERO_ITEM CSL_CITATION {"citationID":"JjtmUVu5","properties":{"formattedCitation":"\\super 78\\nosupersub{}","plainCitation":"78","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CD7377" w:rsidRPr="00CD7377">
        <w:rPr>
          <w:color w:val="000000"/>
          <w:vertAlign w:val="superscript"/>
        </w:rPr>
        <w:t>78</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0DFB1F68" w:rsidR="00D06668" w:rsidRPr="00F40E31" w:rsidRDefault="00A66DD1" w:rsidP="00F40E31">
      <w:pPr>
        <w:rPr>
          <w:b/>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AA66DE" w:rsidRPr="00BE40FA">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0F502869"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r w:rsidR="00F63D77" w:rsidRPr="00BE40FA">
        <w:t>Nunez</w:t>
      </w:r>
      <w:r w:rsidR="00F63D77">
        <w:t xml:space="preserve">, </w:t>
      </w:r>
      <w:r w:rsidR="000B73E5">
        <w:t>Balalian</w:t>
      </w:r>
      <w:r w:rsidR="008A09DA" w:rsidRPr="00BE40FA">
        <w:t>,</w:t>
      </w:r>
      <w:r w:rsidR="00DB0C55">
        <w:t xml:space="preserve"> </w:t>
      </w:r>
      <w:r w:rsidR="00E63147" w:rsidRPr="00BE40FA">
        <w:t>Hansen, Ketzel</w:t>
      </w:r>
      <w:r w:rsidR="00C24640" w:rsidRPr="00BE40FA">
        <w:t>,</w:t>
      </w:r>
      <w:r w:rsidR="000B6C8B">
        <w:t xml:space="preserve"> Khan, Brandt,</w:t>
      </w:r>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7BCF7DAF" w:rsidR="008A2D8E" w:rsidRPr="00BE40FA" w:rsidRDefault="008A2D8E" w:rsidP="00042EDE">
      <w:r w:rsidRPr="00BE40FA">
        <w:rPr>
          <w:i/>
        </w:rPr>
        <w:t xml:space="preserve">Critical revision of the manuscript for important intellectual content: </w:t>
      </w:r>
      <w:r w:rsidR="0085504A">
        <w:rPr>
          <w:iCs/>
        </w:rPr>
        <w:t xml:space="preserve">Nunez, </w:t>
      </w:r>
      <w:r w:rsidR="0085504A">
        <w:t>Balalian</w:t>
      </w:r>
      <w:r w:rsidR="0085504A">
        <w:rPr>
          <w:iCs/>
        </w:rPr>
        <w:t xml:space="preserve">, </w:t>
      </w:r>
      <w:r w:rsidR="00F50EA5">
        <w:rPr>
          <w:iCs/>
        </w:rPr>
        <w:t>Gibson,</w:t>
      </w:r>
      <w:r w:rsidR="0085504A">
        <w:rPr>
          <w:iCs/>
        </w:rPr>
        <w:t xml:space="preserve"> </w:t>
      </w:r>
      <w:r w:rsidR="00C31081">
        <w:rPr>
          <w:iCs/>
        </w:rPr>
        <w:t>Hansen, Raaashou-Nielsen, Ketzel, Khan,</w:t>
      </w:r>
      <w:r w:rsidR="000B6C8B">
        <w:rPr>
          <w:iCs/>
        </w:rPr>
        <w:t xml:space="preserve"> Brandt,</w:t>
      </w:r>
      <w:r w:rsidR="00C31081">
        <w:rPr>
          <w:iCs/>
        </w:rPr>
        <w:t xml:space="preserve"> Vermeulen, Peters,</w:t>
      </w:r>
      <w:r w:rsidR="007D3565">
        <w:rPr>
          <w:iCs/>
        </w:rPr>
        <w:t xml:space="preserve"> Goldsmith,</w:t>
      </w:r>
      <w:r w:rsidR="00C31081">
        <w:rPr>
          <w:iCs/>
        </w:rPr>
        <w:t xml:space="preserve"> Re,</w:t>
      </w:r>
      <w:r w:rsidR="000672E8">
        <w:rPr>
          <w:iCs/>
        </w:rPr>
        <w:t xml:space="preserve"> </w:t>
      </w:r>
      <w:r w:rsidR="00C31081">
        <w:rPr>
          <w:iCs/>
        </w:rPr>
        <w:t>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390964FE" w:rsidR="008A2D8E" w:rsidRPr="00BE40FA" w:rsidRDefault="008A2D8E" w:rsidP="00042EDE">
      <w:r w:rsidRPr="00BE40FA">
        <w:rPr>
          <w:i/>
        </w:rPr>
        <w:t>Administrative, technical, or material support:</w:t>
      </w:r>
      <w:r w:rsidRPr="00BE40FA">
        <w:t xml:space="preserve"> </w:t>
      </w:r>
      <w:r w:rsidR="004D6226">
        <w:t>Parks</w:t>
      </w:r>
      <w:r w:rsidR="00454159">
        <w:t>, Nunez</w:t>
      </w:r>
      <w:r w:rsidR="004D6226">
        <w:t xml:space="preserve">, </w:t>
      </w:r>
      <w:r w:rsidR="000B73E5">
        <w:t>Balalian</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3B0767F3" w14:textId="0747E3B2" w:rsidR="00166A28" w:rsidRDefault="005E6CFE" w:rsidP="00042EDE">
      <w:r w:rsidRPr="00BE40FA">
        <w:rPr>
          <w:b/>
          <w:bCs/>
        </w:rPr>
        <w:t>Funding/Support:</w:t>
      </w:r>
      <w:r w:rsidRPr="00BE40FA">
        <w:t xml:space="preserve"> </w:t>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627DA12F" w14:textId="77777777" w:rsidR="00AB2B98" w:rsidRPr="00AB2B98" w:rsidRDefault="00A95DD5" w:rsidP="00AB2B98">
      <w:pPr>
        <w:pStyle w:val="Bibliography"/>
      </w:pPr>
      <w:r w:rsidRPr="00BE40FA">
        <w:rPr>
          <w:b/>
        </w:rPr>
        <w:fldChar w:fldCharType="begin"/>
      </w:r>
      <w:r w:rsidR="00AB2B98">
        <w:rPr>
          <w:b/>
        </w:rPr>
        <w:instrText xml:space="preserve"> ADDIN ZOTERO_BIBL {"uncited":[],"omitted":[],"custom":[]} CSL_BIBLIOGRAPHY </w:instrText>
      </w:r>
      <w:r w:rsidRPr="00BE40FA">
        <w:rPr>
          <w:b/>
        </w:rPr>
        <w:fldChar w:fldCharType="separate"/>
      </w:r>
      <w:r w:rsidR="00AB2B98" w:rsidRPr="00AB2B98">
        <w:t xml:space="preserve">1. </w:t>
      </w:r>
      <w:r w:rsidR="00AB2B98" w:rsidRPr="00AB2B98">
        <w:tab/>
        <w:t xml:space="preserve">Rowland LP, Shneider NA. Amyotrophic lateral sclerosis. </w:t>
      </w:r>
      <w:r w:rsidR="00AB2B98" w:rsidRPr="00AB2B98">
        <w:rPr>
          <w:i/>
          <w:iCs/>
        </w:rPr>
        <w:t>New England Journal of Medicine</w:t>
      </w:r>
      <w:r w:rsidR="00AB2B98" w:rsidRPr="00AB2B98">
        <w:t>. 2001;344(22):1688-1700.</w:t>
      </w:r>
    </w:p>
    <w:p w14:paraId="089D7FD0" w14:textId="77777777" w:rsidR="00AB2B98" w:rsidRPr="00AB2B98" w:rsidRDefault="00AB2B98" w:rsidP="00AB2B98">
      <w:pPr>
        <w:pStyle w:val="Bibliography"/>
      </w:pPr>
      <w:r w:rsidRPr="00AB2B98">
        <w:t xml:space="preserve">2. </w:t>
      </w:r>
      <w:r w:rsidRPr="00AB2B98">
        <w:tab/>
        <w:t xml:space="preserve">Chio A, Logroscino G, Hardiman O, et al. Prognostic factors in ALS: A critical review. </w:t>
      </w:r>
      <w:r w:rsidRPr="00AB2B98">
        <w:rPr>
          <w:i/>
          <w:iCs/>
        </w:rPr>
        <w:t>Amyotrophic Lateral Sclerosis</w:t>
      </w:r>
      <w:r w:rsidRPr="00AB2B98">
        <w:t>. 2009;10(5-6):310-323.</w:t>
      </w:r>
    </w:p>
    <w:p w14:paraId="1D3D0C15" w14:textId="77777777" w:rsidR="00AB2B98" w:rsidRPr="00AB2B98" w:rsidRDefault="00AB2B98" w:rsidP="00AB2B98">
      <w:pPr>
        <w:pStyle w:val="Bibliography"/>
      </w:pPr>
      <w:r w:rsidRPr="00AB2B98">
        <w:t xml:space="preserve">3. </w:t>
      </w:r>
      <w:r w:rsidRPr="00AB2B98">
        <w:tab/>
        <w:t xml:space="preserve">Mitchell JD, Borasio GD. Amyotrophic lateral sclerosis. </w:t>
      </w:r>
      <w:r w:rsidRPr="00AB2B98">
        <w:rPr>
          <w:i/>
          <w:iCs/>
        </w:rPr>
        <w:t>The Lancet</w:t>
      </w:r>
      <w:r w:rsidRPr="00AB2B98">
        <w:t>. 2007;369(9578):2031-2041.</w:t>
      </w:r>
    </w:p>
    <w:p w14:paraId="4A0539FA" w14:textId="77777777" w:rsidR="00AB2B98" w:rsidRPr="00AB2B98" w:rsidRDefault="00AB2B98" w:rsidP="00AB2B98">
      <w:pPr>
        <w:pStyle w:val="Bibliography"/>
      </w:pPr>
      <w:r w:rsidRPr="00AB2B98">
        <w:t xml:space="preserve">4. </w:t>
      </w:r>
      <w:r w:rsidRPr="00AB2B98">
        <w:tab/>
        <w:t xml:space="preserve">Arthur KC, Calvo A, Price TR, Geiger JT, Chio A, Traynor BJ. Projected increase in amyotrophic lateral sclerosis from 2015 to 2040. </w:t>
      </w:r>
      <w:r w:rsidRPr="00AB2B98">
        <w:rPr>
          <w:i/>
          <w:iCs/>
        </w:rPr>
        <w:t>Nature Communications</w:t>
      </w:r>
      <w:r w:rsidRPr="00AB2B98">
        <w:t>. 2016;7(1):1-6.</w:t>
      </w:r>
    </w:p>
    <w:p w14:paraId="458DF613" w14:textId="77777777" w:rsidR="00AB2B98" w:rsidRPr="00AB2B98" w:rsidRDefault="00AB2B98" w:rsidP="00AB2B98">
      <w:pPr>
        <w:pStyle w:val="Bibliography"/>
      </w:pPr>
      <w:r w:rsidRPr="00AB2B98">
        <w:t xml:space="preserve">5. </w:t>
      </w:r>
      <w:r w:rsidRPr="00AB2B98">
        <w:tab/>
        <w:t xml:space="preserve">Al-Chalabi A, Hardiman O. The epidemiology of ALS: A conspiracy of genes, environment and time. </w:t>
      </w:r>
      <w:r w:rsidRPr="00AB2B98">
        <w:rPr>
          <w:i/>
          <w:iCs/>
        </w:rPr>
        <w:t>Nature Reviews Neurology</w:t>
      </w:r>
      <w:r w:rsidRPr="00AB2B98">
        <w:t>. 2013;9(11):617-628.</w:t>
      </w:r>
    </w:p>
    <w:p w14:paraId="722610F7" w14:textId="77777777" w:rsidR="00AB2B98" w:rsidRPr="00AB2B98" w:rsidRDefault="00AB2B98" w:rsidP="00AB2B98">
      <w:pPr>
        <w:pStyle w:val="Bibliography"/>
      </w:pPr>
      <w:r w:rsidRPr="00AB2B98">
        <w:t xml:space="preserve">6. </w:t>
      </w:r>
      <w:r w:rsidRPr="00AB2B98">
        <w:tab/>
        <w:t xml:space="preserve">Hardiman O, Al-Chalabi A, Chio A, et al. Amyotrophic lateral sclerosis. </w:t>
      </w:r>
      <w:r w:rsidRPr="00AB2B98">
        <w:rPr>
          <w:i/>
          <w:iCs/>
        </w:rPr>
        <w:t>Nature reviews Disease primers</w:t>
      </w:r>
      <w:r w:rsidRPr="00AB2B98">
        <w:t>. 2017;3(1):1-19.</w:t>
      </w:r>
    </w:p>
    <w:p w14:paraId="3965BA4F" w14:textId="77777777" w:rsidR="00AB2B98" w:rsidRPr="00AB2B98" w:rsidRDefault="00AB2B98" w:rsidP="00AB2B98">
      <w:pPr>
        <w:pStyle w:val="Bibliography"/>
      </w:pPr>
      <w:r w:rsidRPr="00AB2B98">
        <w:t xml:space="preserve">7. </w:t>
      </w:r>
      <w:r w:rsidRPr="00AB2B98">
        <w:tab/>
        <w:t xml:space="preserve">Oskarsson B, Horton DK, Mitsumoto H. Potential environmental factors in amyotrophic lateral sclerosis. </w:t>
      </w:r>
      <w:r w:rsidRPr="00AB2B98">
        <w:rPr>
          <w:i/>
          <w:iCs/>
        </w:rPr>
        <w:t>Neurologic Clinics</w:t>
      </w:r>
      <w:r w:rsidRPr="00AB2B98">
        <w:t>. 2015;33(4):877-888.</w:t>
      </w:r>
    </w:p>
    <w:p w14:paraId="0EA935CE" w14:textId="77777777" w:rsidR="00AB2B98" w:rsidRPr="00AB2B98" w:rsidRDefault="00AB2B98" w:rsidP="00AB2B98">
      <w:pPr>
        <w:pStyle w:val="Bibliography"/>
      </w:pPr>
      <w:r w:rsidRPr="00AB2B98">
        <w:t xml:space="preserve">8. </w:t>
      </w:r>
      <w:r w:rsidRPr="00AB2B98">
        <w:tab/>
        <w:t xml:space="preserve">Longinetti E, Fang F. Epidemiology of amyotrophic lateral sclerosis: An update of recent literature. </w:t>
      </w:r>
      <w:r w:rsidRPr="00AB2B98">
        <w:rPr>
          <w:i/>
          <w:iCs/>
        </w:rPr>
        <w:t>Current Opinion In Neurology</w:t>
      </w:r>
      <w:r w:rsidRPr="00AB2B98">
        <w:t>. 2019;32(5):771.</w:t>
      </w:r>
    </w:p>
    <w:p w14:paraId="0C81CFCB" w14:textId="77777777" w:rsidR="00AB2B98" w:rsidRPr="00AB2B98" w:rsidRDefault="00AB2B98" w:rsidP="00AB2B98">
      <w:pPr>
        <w:pStyle w:val="Bibliography"/>
      </w:pPr>
      <w:r w:rsidRPr="00AB2B98">
        <w:t xml:space="preserve">9. </w:t>
      </w:r>
      <w:r w:rsidRPr="00AB2B98">
        <w:tab/>
        <w:t xml:space="preserve">Dominici F, Peng RD, Bell ML, et al. Fine particulate air pollution and hospital admission for cardiovascular and respiratory diseases. </w:t>
      </w:r>
      <w:r w:rsidRPr="00AB2B98">
        <w:rPr>
          <w:i/>
          <w:iCs/>
        </w:rPr>
        <w:t>JAMA</w:t>
      </w:r>
      <w:r w:rsidRPr="00AB2B98">
        <w:t>. 2006;295(10):1127-1134.</w:t>
      </w:r>
    </w:p>
    <w:p w14:paraId="6B0D5BCF" w14:textId="77777777" w:rsidR="00AB2B98" w:rsidRPr="00AB2B98" w:rsidRDefault="00AB2B98" w:rsidP="00AB2B98">
      <w:pPr>
        <w:pStyle w:val="Bibliography"/>
      </w:pPr>
      <w:r w:rsidRPr="00AB2B98">
        <w:t xml:space="preserve">10. </w:t>
      </w:r>
      <w:r w:rsidRPr="00AB2B98">
        <w:tab/>
        <w:t xml:space="preserve">Bennett JE, Tamura-Wicks H, Parks RM, et al. Particulate matter air pollution and national and county life expectancy loss in the USA: A spatiotemporal analysis. </w:t>
      </w:r>
      <w:r w:rsidRPr="00AB2B98">
        <w:rPr>
          <w:i/>
          <w:iCs/>
        </w:rPr>
        <w:t>PLOS Medicine</w:t>
      </w:r>
      <w:r w:rsidRPr="00AB2B98">
        <w:t>. 2019;16(7):e1002856. doi:10.1371/journal.pmed.1002856</w:t>
      </w:r>
    </w:p>
    <w:p w14:paraId="7A8815D2" w14:textId="77777777" w:rsidR="00AB2B98" w:rsidRPr="00AB2B98" w:rsidRDefault="00AB2B98" w:rsidP="00AB2B98">
      <w:pPr>
        <w:pStyle w:val="Bibliography"/>
      </w:pPr>
      <w:r w:rsidRPr="00AB2B98">
        <w:t xml:space="preserve">11. </w:t>
      </w:r>
      <w:r w:rsidRPr="00AB2B98">
        <w:tab/>
        <w:t xml:space="preserve">Schwartz J. Particulate air pollution and chronic respiratory disease. </w:t>
      </w:r>
      <w:r w:rsidRPr="00AB2B98">
        <w:rPr>
          <w:i/>
          <w:iCs/>
        </w:rPr>
        <w:t>Environmental Research</w:t>
      </w:r>
      <w:r w:rsidRPr="00AB2B98">
        <w:t>. 1993;62(1):7-13.</w:t>
      </w:r>
    </w:p>
    <w:p w14:paraId="51BA22C8" w14:textId="77777777" w:rsidR="00AB2B98" w:rsidRPr="00AB2B98" w:rsidRDefault="00AB2B98" w:rsidP="00AB2B98">
      <w:pPr>
        <w:pStyle w:val="Bibliography"/>
      </w:pPr>
      <w:r w:rsidRPr="00AB2B98">
        <w:t xml:space="preserve">12. </w:t>
      </w:r>
      <w:r w:rsidRPr="00AB2B98">
        <w:tab/>
        <w:t xml:space="preserve">Schwartz J. The distributed lag between air pollution and daily deaths. </w:t>
      </w:r>
      <w:r w:rsidRPr="00AB2B98">
        <w:rPr>
          <w:i/>
          <w:iCs/>
        </w:rPr>
        <w:t>Epidemiology</w:t>
      </w:r>
      <w:r w:rsidRPr="00AB2B98">
        <w:t>. 2000;11(3):320-326.</w:t>
      </w:r>
    </w:p>
    <w:p w14:paraId="6CD5387B" w14:textId="77777777" w:rsidR="00AB2B98" w:rsidRPr="00AB2B98" w:rsidRDefault="00AB2B98" w:rsidP="00AB2B98">
      <w:pPr>
        <w:pStyle w:val="Bibliography"/>
      </w:pPr>
      <w:r w:rsidRPr="00AB2B98">
        <w:t xml:space="preserve">13. </w:t>
      </w:r>
      <w:r w:rsidRPr="00AB2B98">
        <w:tab/>
        <w:t xml:space="preserve">Brook RD, Rajagopalan S, Pope III CA, et al. Particulate matter air pollution and cardiovascular disease: An update to the scientific statement from the American Heart Association. </w:t>
      </w:r>
      <w:r w:rsidRPr="00AB2B98">
        <w:rPr>
          <w:i/>
          <w:iCs/>
        </w:rPr>
        <w:t>Circulation</w:t>
      </w:r>
      <w:r w:rsidRPr="00AB2B98">
        <w:t>. 2010;121(21):2331-2378.</w:t>
      </w:r>
    </w:p>
    <w:p w14:paraId="4AE4C11E" w14:textId="77777777" w:rsidR="00AB2B98" w:rsidRPr="00AB2B98" w:rsidRDefault="00AB2B98" w:rsidP="00AB2B98">
      <w:pPr>
        <w:pStyle w:val="Bibliography"/>
      </w:pPr>
      <w:r w:rsidRPr="00AB2B98">
        <w:t xml:space="preserve">14. </w:t>
      </w:r>
      <w:r w:rsidRPr="00AB2B98">
        <w:tab/>
        <w:t xml:space="preserve">Dockery DW, Pope CA, Xu X, et al. An association between air pollution and mortality in six U.S. cities. </w:t>
      </w:r>
      <w:r w:rsidRPr="00AB2B98">
        <w:rPr>
          <w:i/>
          <w:iCs/>
        </w:rPr>
        <w:t>New England Journal of Medicine</w:t>
      </w:r>
      <w:r w:rsidRPr="00AB2B98">
        <w:t>. 1993;329(24):1753-1759. doi:10.1056/NEJM199312093292401</w:t>
      </w:r>
    </w:p>
    <w:p w14:paraId="44D16E3F" w14:textId="77777777" w:rsidR="00AB2B98" w:rsidRPr="00AB2B98" w:rsidRDefault="00AB2B98" w:rsidP="00AB2B98">
      <w:pPr>
        <w:pStyle w:val="Bibliography"/>
      </w:pPr>
      <w:r w:rsidRPr="00AB2B98">
        <w:lastRenderedPageBreak/>
        <w:t xml:space="preserve">15. </w:t>
      </w:r>
      <w:r w:rsidRPr="00AB2B98">
        <w:tab/>
        <w:t xml:space="preserve">Block ML, Elder A, Auten RL, et al. The outdoor air pollution and brain health workshop. </w:t>
      </w:r>
      <w:r w:rsidRPr="00AB2B98">
        <w:rPr>
          <w:i/>
          <w:iCs/>
        </w:rPr>
        <w:t>Neurotoxicology</w:t>
      </w:r>
      <w:r w:rsidRPr="00AB2B98">
        <w:t>. 2012;33(5):972-984.</w:t>
      </w:r>
    </w:p>
    <w:p w14:paraId="317F3244" w14:textId="77777777" w:rsidR="00AB2B98" w:rsidRPr="00AB2B98" w:rsidRDefault="00AB2B98" w:rsidP="00AB2B98">
      <w:pPr>
        <w:pStyle w:val="Bibliography"/>
      </w:pPr>
      <w:r w:rsidRPr="00AB2B98">
        <w:t xml:space="preserve">16. </w:t>
      </w:r>
      <w:r w:rsidRPr="00AB2B98">
        <w:tab/>
        <w:t xml:space="preserve">Zanobetti A, Dominici F, Wang Y, Schwartz JD. A national case-crossover analysis of the short-term effect of PM 2.5 on hospitalizations and mortality in subjects with diabetes and neurological disorders. </w:t>
      </w:r>
      <w:r w:rsidRPr="00AB2B98">
        <w:rPr>
          <w:i/>
          <w:iCs/>
        </w:rPr>
        <w:t>Environmental Health</w:t>
      </w:r>
      <w:r w:rsidRPr="00AB2B98">
        <w:t>. 2014;13(1):1-11.</w:t>
      </w:r>
    </w:p>
    <w:p w14:paraId="77B82A33" w14:textId="77777777" w:rsidR="00AB2B98" w:rsidRPr="00AB2B98" w:rsidRDefault="00AB2B98" w:rsidP="00AB2B98">
      <w:pPr>
        <w:pStyle w:val="Bibliography"/>
      </w:pPr>
      <w:r w:rsidRPr="00AB2B98">
        <w:t xml:space="preserve">17. </w:t>
      </w:r>
      <w:r w:rsidRPr="00AB2B98">
        <w:tab/>
        <w:t xml:space="preserve">Ritz B, Lee PC, Hansen J, et al. Traffic-related air pollution and Parkinson’s disease in Denmark: A case–control study. </w:t>
      </w:r>
      <w:r w:rsidRPr="00AB2B98">
        <w:rPr>
          <w:i/>
          <w:iCs/>
        </w:rPr>
        <w:t>Environmental Health Perspectives</w:t>
      </w:r>
      <w:r w:rsidRPr="00AB2B98">
        <w:t>. 2016;124(3):351-356.</w:t>
      </w:r>
    </w:p>
    <w:p w14:paraId="6F37DC03" w14:textId="77777777" w:rsidR="00AB2B98" w:rsidRPr="00AB2B98" w:rsidRDefault="00AB2B98" w:rsidP="00AB2B98">
      <w:pPr>
        <w:pStyle w:val="Bibliography"/>
      </w:pPr>
      <w:r w:rsidRPr="00AB2B98">
        <w:t xml:space="preserve">18. </w:t>
      </w:r>
      <w:r w:rsidRPr="00AB2B98">
        <w:tab/>
        <w:t xml:space="preserve">Kioumourtzoglou MA, Schwartz JD, Weisskopf MG, et al. Long-term PM2.5 exposure and neurological hospital admissions in the northeastern United States. </w:t>
      </w:r>
      <w:r w:rsidRPr="00AB2B98">
        <w:rPr>
          <w:i/>
          <w:iCs/>
        </w:rPr>
        <w:t>Environmental health perspectives</w:t>
      </w:r>
      <w:r w:rsidRPr="00AB2B98">
        <w:t>. 2016;124(1):23-29.</w:t>
      </w:r>
    </w:p>
    <w:p w14:paraId="4D005819" w14:textId="77777777" w:rsidR="00AB2B98" w:rsidRPr="00AB2B98" w:rsidRDefault="00AB2B98" w:rsidP="00AB2B98">
      <w:pPr>
        <w:pStyle w:val="Bibliography"/>
      </w:pPr>
      <w:r w:rsidRPr="00AB2B98">
        <w:t xml:space="preserve">19. </w:t>
      </w:r>
      <w:r w:rsidRPr="00AB2B98">
        <w:tab/>
        <w:t xml:space="preserve">Levesque S, Surace MJ, McDonald J, Block ML. Air pollution &amp; the brain: Subchronic diesel exhaust exposure causes neuroinflammation and elevates early markers of neurodegenerative disease. </w:t>
      </w:r>
      <w:r w:rsidRPr="00AB2B98">
        <w:rPr>
          <w:i/>
          <w:iCs/>
        </w:rPr>
        <w:t>Journal of Neuroinflammation</w:t>
      </w:r>
      <w:r w:rsidRPr="00AB2B98">
        <w:t>. 2011;8(1):1-10.</w:t>
      </w:r>
    </w:p>
    <w:p w14:paraId="21409E69" w14:textId="77777777" w:rsidR="00AB2B98" w:rsidRPr="00AB2B98" w:rsidRDefault="00AB2B98" w:rsidP="00AB2B98">
      <w:pPr>
        <w:pStyle w:val="Bibliography"/>
      </w:pPr>
      <w:r w:rsidRPr="00AB2B98">
        <w:t xml:space="preserve">20. </w:t>
      </w:r>
      <w:r w:rsidRPr="00AB2B98">
        <w:tab/>
        <w:t xml:space="preserve">Heusinkveld HJ, Wahle T, Campbell A, et al. Neurodegenerative and neurological disorders by small inhaled particles. </w:t>
      </w:r>
      <w:r w:rsidRPr="00AB2B98">
        <w:rPr>
          <w:i/>
          <w:iCs/>
        </w:rPr>
        <w:t>Neurotoxicology</w:t>
      </w:r>
      <w:r w:rsidRPr="00AB2B98">
        <w:t>. 2016;56:94-106.</w:t>
      </w:r>
    </w:p>
    <w:p w14:paraId="4709E821" w14:textId="77777777" w:rsidR="00AB2B98" w:rsidRPr="00AB2B98" w:rsidRDefault="00AB2B98" w:rsidP="00AB2B98">
      <w:pPr>
        <w:pStyle w:val="Bibliography"/>
      </w:pPr>
      <w:r w:rsidRPr="00AB2B98">
        <w:t xml:space="preserve">21. </w:t>
      </w:r>
      <w:r w:rsidRPr="00AB2B98">
        <w:tab/>
        <w:t xml:space="preserve">Power MC, Weisskopf MG, Alexeeff SE, Coull BA, Spiro III A, Schwartz J. Traffic-related air pollution and cognitive function in a cohort of older men. </w:t>
      </w:r>
      <w:r w:rsidRPr="00AB2B98">
        <w:rPr>
          <w:i/>
          <w:iCs/>
        </w:rPr>
        <w:t>Environmental Health Perspectives</w:t>
      </w:r>
      <w:r w:rsidRPr="00AB2B98">
        <w:t>. 2011;119(5):682-687.</w:t>
      </w:r>
    </w:p>
    <w:p w14:paraId="621B067D" w14:textId="77777777" w:rsidR="00AB2B98" w:rsidRPr="00AB2B98" w:rsidRDefault="00AB2B98" w:rsidP="00AB2B98">
      <w:pPr>
        <w:pStyle w:val="Bibliography"/>
      </w:pPr>
      <w:r w:rsidRPr="00AB2B98">
        <w:t xml:space="preserve">22. </w:t>
      </w:r>
      <w:r w:rsidRPr="00AB2B98">
        <w:tab/>
        <w:t xml:space="preserve">Dubowsky SD, Suh H, Schwartz J, Coull BA, Gold DR. Diabetes, obesity, and hypertension may enhance associations between air pollution and markers of systemic inflammation. </w:t>
      </w:r>
      <w:r w:rsidRPr="00AB2B98">
        <w:rPr>
          <w:i/>
          <w:iCs/>
        </w:rPr>
        <w:t>Environmental Health Perspectives</w:t>
      </w:r>
      <w:r w:rsidRPr="00AB2B98">
        <w:t>. 2006;114(7):992-998.</w:t>
      </w:r>
    </w:p>
    <w:p w14:paraId="41D4D4B5" w14:textId="77777777" w:rsidR="00AB2B98" w:rsidRPr="00AB2B98" w:rsidRDefault="00AB2B98" w:rsidP="00AB2B98">
      <w:pPr>
        <w:pStyle w:val="Bibliography"/>
      </w:pPr>
      <w:r w:rsidRPr="00AB2B98">
        <w:t xml:space="preserve">23. </w:t>
      </w:r>
      <w:r w:rsidRPr="00AB2B98">
        <w:tab/>
        <w:t xml:space="preserve">Ruckerl R, Ibald-Mulli A, Koenig W, et al. Air pollution and markers of inflammation and coagulation in patients with coronary heart disease. </w:t>
      </w:r>
      <w:r w:rsidRPr="00AB2B98">
        <w:rPr>
          <w:i/>
          <w:iCs/>
        </w:rPr>
        <w:t>American Journal of Respiratory and Critical Care Medicine</w:t>
      </w:r>
      <w:r w:rsidRPr="00AB2B98">
        <w:t>. 2006;173(4):432-441.</w:t>
      </w:r>
    </w:p>
    <w:p w14:paraId="1CF101CB" w14:textId="77777777" w:rsidR="00AB2B98" w:rsidRPr="00AB2B98" w:rsidRDefault="00AB2B98" w:rsidP="00AB2B98">
      <w:pPr>
        <w:pStyle w:val="Bibliography"/>
      </w:pPr>
      <w:r w:rsidRPr="00AB2B98">
        <w:t xml:space="preserve">24. </w:t>
      </w:r>
      <w:r w:rsidRPr="00AB2B98">
        <w:tab/>
        <w:t xml:space="preserve">Hoffmann B, Moebus S, Dragano N, et al. Chronic residential exposure to particulate matter air pollution and systemic inflammatory markers. </w:t>
      </w:r>
      <w:r w:rsidRPr="00AB2B98">
        <w:rPr>
          <w:i/>
          <w:iCs/>
        </w:rPr>
        <w:t>Environmental Health Perspectives</w:t>
      </w:r>
      <w:r w:rsidRPr="00AB2B98">
        <w:t>. 2009;117(8):1302-1308.</w:t>
      </w:r>
    </w:p>
    <w:p w14:paraId="64DE7AA5" w14:textId="77777777" w:rsidR="00AB2B98" w:rsidRPr="00AB2B98" w:rsidRDefault="00AB2B98" w:rsidP="00AB2B98">
      <w:pPr>
        <w:pStyle w:val="Bibliography"/>
      </w:pPr>
      <w:r w:rsidRPr="00AB2B98">
        <w:t xml:space="preserve">25. </w:t>
      </w:r>
      <w:r w:rsidRPr="00AB2B98">
        <w:tab/>
        <w:t xml:space="preserve">Kelly FJ. Oxidative stress: Its role in air pollution and adverse health effects. </w:t>
      </w:r>
      <w:r w:rsidRPr="00AB2B98">
        <w:rPr>
          <w:i/>
          <w:iCs/>
        </w:rPr>
        <w:t>Occupational and Environmental Medicine</w:t>
      </w:r>
      <w:r w:rsidRPr="00AB2B98">
        <w:t>. 2003;60(8):612-616.</w:t>
      </w:r>
    </w:p>
    <w:p w14:paraId="46140B18" w14:textId="77777777" w:rsidR="00AB2B98" w:rsidRPr="00AB2B98" w:rsidRDefault="00AB2B98" w:rsidP="00AB2B98">
      <w:pPr>
        <w:pStyle w:val="Bibliography"/>
      </w:pPr>
      <w:r w:rsidRPr="00AB2B98">
        <w:t xml:space="preserve">26. </w:t>
      </w:r>
      <w:r w:rsidRPr="00AB2B98">
        <w:tab/>
        <w:t xml:space="preserve">Chuang KJ, Chan CC, Su TC, Lee CT, Tang CS. The effect of urban air pollution on inflammation, oxidative stress, coagulation, and autonomic dysfunction in young adults. </w:t>
      </w:r>
      <w:r w:rsidRPr="00AB2B98">
        <w:rPr>
          <w:i/>
          <w:iCs/>
        </w:rPr>
        <w:t>American journal of respiratory and critical care medicine</w:t>
      </w:r>
      <w:r w:rsidRPr="00AB2B98">
        <w:t>. 2007;176(4):370-376.</w:t>
      </w:r>
    </w:p>
    <w:p w14:paraId="09FA7AED" w14:textId="77777777" w:rsidR="00AB2B98" w:rsidRPr="00AB2B98" w:rsidRDefault="00AB2B98" w:rsidP="00AB2B98">
      <w:pPr>
        <w:pStyle w:val="Bibliography"/>
      </w:pPr>
      <w:r w:rsidRPr="00AB2B98">
        <w:t xml:space="preserve">27. </w:t>
      </w:r>
      <w:r w:rsidRPr="00AB2B98">
        <w:tab/>
        <w:t xml:space="preserve">Li N, Sioutas C, Cho A, et al. Ultrafine particulate pollutants induce oxidative stress and mitochondrial damage. </w:t>
      </w:r>
      <w:r w:rsidRPr="00AB2B98">
        <w:rPr>
          <w:i/>
          <w:iCs/>
        </w:rPr>
        <w:t>Environmental Health Perspectives</w:t>
      </w:r>
      <w:r w:rsidRPr="00AB2B98">
        <w:t>. 2003;111(4):455-460.</w:t>
      </w:r>
    </w:p>
    <w:p w14:paraId="694A9C74" w14:textId="77777777" w:rsidR="00AB2B98" w:rsidRPr="00AB2B98" w:rsidRDefault="00AB2B98" w:rsidP="00AB2B98">
      <w:pPr>
        <w:pStyle w:val="Bibliography"/>
      </w:pPr>
      <w:r w:rsidRPr="00AB2B98">
        <w:lastRenderedPageBreak/>
        <w:t xml:space="preserve">28. </w:t>
      </w:r>
      <w:r w:rsidRPr="00AB2B98">
        <w:tab/>
        <w:t xml:space="preserve">Sørensen M, Daneshvar B, Hansen M, et al. Personal PM2.5 exposure and markers of oxidative stress in blood. </w:t>
      </w:r>
      <w:r w:rsidRPr="00AB2B98">
        <w:rPr>
          <w:i/>
          <w:iCs/>
        </w:rPr>
        <w:t>Environmental health perspectives</w:t>
      </w:r>
      <w:r w:rsidRPr="00AB2B98">
        <w:t>. 2003;111(2):161-166.</w:t>
      </w:r>
    </w:p>
    <w:p w14:paraId="6E60FD7B" w14:textId="77777777" w:rsidR="00AB2B98" w:rsidRPr="00AB2B98" w:rsidRDefault="00AB2B98" w:rsidP="00AB2B98">
      <w:pPr>
        <w:pStyle w:val="Bibliography"/>
      </w:pPr>
      <w:r w:rsidRPr="00AB2B98">
        <w:t xml:space="preserve">29. </w:t>
      </w:r>
      <w:r w:rsidRPr="00AB2B98">
        <w:tab/>
        <w:t xml:space="preserve">Block ML, Calderón-Garcidueñas L. Air pollution: Mechanisms of neuroinflammation and CNS disease. </w:t>
      </w:r>
      <w:r w:rsidRPr="00AB2B98">
        <w:rPr>
          <w:i/>
          <w:iCs/>
        </w:rPr>
        <w:t>Trends in neurosciences</w:t>
      </w:r>
      <w:r w:rsidRPr="00AB2B98">
        <w:t>. 2009;32(9):506-516.</w:t>
      </w:r>
    </w:p>
    <w:p w14:paraId="19E954BE" w14:textId="77777777" w:rsidR="00AB2B98" w:rsidRPr="00AB2B98" w:rsidRDefault="00AB2B98" w:rsidP="00AB2B98">
      <w:pPr>
        <w:pStyle w:val="Bibliography"/>
      </w:pPr>
      <w:r w:rsidRPr="00AB2B98">
        <w:t xml:space="preserve">30. </w:t>
      </w:r>
      <w:r w:rsidRPr="00AB2B98">
        <w:tab/>
        <w:t xml:space="preserve">Perry VH, Cunningham C, Holmes C. Systemic infections and inflammation affect chronic neurodegeneration. </w:t>
      </w:r>
      <w:r w:rsidRPr="00AB2B98">
        <w:rPr>
          <w:i/>
          <w:iCs/>
        </w:rPr>
        <w:t>Nature Reviews Immunology</w:t>
      </w:r>
      <w:r w:rsidRPr="00AB2B98">
        <w:t>. 2007;7(2):161-167.</w:t>
      </w:r>
    </w:p>
    <w:p w14:paraId="2764B6A5" w14:textId="77777777" w:rsidR="00AB2B98" w:rsidRPr="00AB2B98" w:rsidRDefault="00AB2B98" w:rsidP="00AB2B98">
      <w:pPr>
        <w:pStyle w:val="Bibliography"/>
      </w:pPr>
      <w:r w:rsidRPr="00AB2B98">
        <w:t xml:space="preserve">31. </w:t>
      </w:r>
      <w:r w:rsidRPr="00AB2B98">
        <w:tab/>
        <w:t xml:space="preserve">Bergeron C. Oxidative stress: Its role in the pathogenesis of amyotrophic lateral sclerosis. </w:t>
      </w:r>
      <w:r w:rsidRPr="00AB2B98">
        <w:rPr>
          <w:i/>
          <w:iCs/>
        </w:rPr>
        <w:t>Journal of the neurological sciences</w:t>
      </w:r>
      <w:r w:rsidRPr="00AB2B98">
        <w:t>. 1995;129:81-84.</w:t>
      </w:r>
    </w:p>
    <w:p w14:paraId="5DBFA591" w14:textId="77777777" w:rsidR="00AB2B98" w:rsidRPr="00AB2B98" w:rsidRDefault="00AB2B98" w:rsidP="00AB2B98">
      <w:pPr>
        <w:pStyle w:val="Bibliography"/>
      </w:pPr>
      <w:r w:rsidRPr="00AB2B98">
        <w:t xml:space="preserve">32. </w:t>
      </w:r>
      <w:r w:rsidRPr="00AB2B98">
        <w:tab/>
        <w:t xml:space="preserve">Mhatre M, Floyd RA, Hensley K. Oxidative stress and neuroinflammation in Alzheimer’s disease and amyotrophic lateral sclerosis: Common links and potential therapeutic targets. </w:t>
      </w:r>
      <w:r w:rsidRPr="00AB2B98">
        <w:rPr>
          <w:i/>
          <w:iCs/>
        </w:rPr>
        <w:t>Journal of Alzheimer’s disease</w:t>
      </w:r>
      <w:r w:rsidRPr="00AB2B98">
        <w:t>. 2004;6(2):147-157.</w:t>
      </w:r>
    </w:p>
    <w:p w14:paraId="1C3F8C69" w14:textId="77777777" w:rsidR="00AB2B98" w:rsidRPr="00AB2B98" w:rsidRDefault="00AB2B98" w:rsidP="00AB2B98">
      <w:pPr>
        <w:pStyle w:val="Bibliography"/>
      </w:pPr>
      <w:r w:rsidRPr="00AB2B98">
        <w:t xml:space="preserve">33. </w:t>
      </w:r>
      <w:r w:rsidRPr="00AB2B98">
        <w:tab/>
        <w:t xml:space="preserve">D’Amico E, Factor-Litvak P, Santella RM, Mitsumoto H. Clinical perspective on oxidative stress in sporadic amyotrophic lateral sclerosis. </w:t>
      </w:r>
      <w:r w:rsidRPr="00AB2B98">
        <w:rPr>
          <w:i/>
          <w:iCs/>
        </w:rPr>
        <w:t>Free radical biology and medicine</w:t>
      </w:r>
      <w:r w:rsidRPr="00AB2B98">
        <w:t>. 2013;65:509-527.</w:t>
      </w:r>
    </w:p>
    <w:p w14:paraId="4CFA5EBA" w14:textId="77777777" w:rsidR="00AB2B98" w:rsidRPr="00AB2B98" w:rsidRDefault="00AB2B98" w:rsidP="00AB2B98">
      <w:pPr>
        <w:pStyle w:val="Bibliography"/>
      </w:pPr>
      <w:r w:rsidRPr="00AB2B98">
        <w:t xml:space="preserve">34. </w:t>
      </w:r>
      <w:r w:rsidRPr="00AB2B98">
        <w:tab/>
        <w:t xml:space="preserve">Perry VH, Nicoll JA, Holmes C. Microglia in neurodegenerative disease. </w:t>
      </w:r>
      <w:r w:rsidRPr="00AB2B98">
        <w:rPr>
          <w:i/>
          <w:iCs/>
        </w:rPr>
        <w:t>Nature Reviews Neurology</w:t>
      </w:r>
      <w:r w:rsidRPr="00AB2B98">
        <w:t>. 2010;6(4):193-201.</w:t>
      </w:r>
    </w:p>
    <w:p w14:paraId="3C10E375" w14:textId="77777777" w:rsidR="00AB2B98" w:rsidRPr="00AB2B98" w:rsidRDefault="00AB2B98" w:rsidP="00AB2B98">
      <w:pPr>
        <w:pStyle w:val="Bibliography"/>
      </w:pPr>
      <w:r w:rsidRPr="00AB2B98">
        <w:t xml:space="preserve">35. </w:t>
      </w:r>
      <w:r w:rsidRPr="00AB2B98">
        <w:tab/>
        <w:t xml:space="preserve">Nunez Y, Boehme AK, Weisskopf MG, et al. Fine particle exposure and clinical aggravation in neurodegenerative diseases in New York State. </w:t>
      </w:r>
      <w:r w:rsidRPr="00AB2B98">
        <w:rPr>
          <w:i/>
          <w:iCs/>
        </w:rPr>
        <w:t>Environmental Health Perspectives</w:t>
      </w:r>
      <w:r w:rsidRPr="00AB2B98">
        <w:t>. 2021;129(2):027003.</w:t>
      </w:r>
    </w:p>
    <w:p w14:paraId="6EF2C9D5" w14:textId="77777777" w:rsidR="00AB2B98" w:rsidRPr="00AB2B98" w:rsidRDefault="00AB2B98" w:rsidP="00AB2B98">
      <w:pPr>
        <w:pStyle w:val="Bibliography"/>
      </w:pPr>
      <w:r w:rsidRPr="00AB2B98">
        <w:t xml:space="preserve">36. </w:t>
      </w:r>
      <w:r w:rsidRPr="00AB2B98">
        <w:tab/>
        <w:t xml:space="preserve">Nunez Y, Boehme AK, Li M, et al. Parkinson’s disease aggravation in association with fine particle components in New York State. </w:t>
      </w:r>
      <w:r w:rsidRPr="00AB2B98">
        <w:rPr>
          <w:i/>
          <w:iCs/>
        </w:rPr>
        <w:t>Environmental Research</w:t>
      </w:r>
      <w:r w:rsidRPr="00AB2B98">
        <w:t>. 2021;201:111554.</w:t>
      </w:r>
    </w:p>
    <w:p w14:paraId="7335D169" w14:textId="77777777" w:rsidR="00AB2B98" w:rsidRPr="00AB2B98" w:rsidRDefault="00AB2B98" w:rsidP="00AB2B98">
      <w:pPr>
        <w:pStyle w:val="Bibliography"/>
      </w:pPr>
      <w:r w:rsidRPr="00AB2B98">
        <w:t xml:space="preserve">37. </w:t>
      </w:r>
      <w:r w:rsidRPr="00AB2B98">
        <w:tab/>
        <w:t xml:space="preserve">Malek AM, Barchowsky A, Bowser R, et al. Exposure to hazardous air pollutants and the risk of amyotrophic lateral sclerosis. </w:t>
      </w:r>
      <w:r w:rsidRPr="00AB2B98">
        <w:rPr>
          <w:i/>
          <w:iCs/>
        </w:rPr>
        <w:t>Environmental Pollution</w:t>
      </w:r>
      <w:r w:rsidRPr="00AB2B98">
        <w:t>. 2015;197:181-186.</w:t>
      </w:r>
    </w:p>
    <w:p w14:paraId="72AF8BAC" w14:textId="77777777" w:rsidR="00AB2B98" w:rsidRPr="00AB2B98" w:rsidRDefault="00AB2B98" w:rsidP="00AB2B98">
      <w:pPr>
        <w:pStyle w:val="Bibliography"/>
      </w:pPr>
      <w:r w:rsidRPr="00AB2B98">
        <w:t xml:space="preserve">38. </w:t>
      </w:r>
      <w:r w:rsidRPr="00AB2B98">
        <w:tab/>
        <w:t xml:space="preserve">Yu Z, Peters S, van BL, et al. Long-Term Exposure to Ultrafine Particles and Particulate Matter Constituents and the Risk of Amyotrophic Lateral Sclerosis. </w:t>
      </w:r>
      <w:r w:rsidRPr="00AB2B98">
        <w:rPr>
          <w:i/>
          <w:iCs/>
        </w:rPr>
        <w:t>Environmental Health Perspectives</w:t>
      </w:r>
      <w:r w:rsidRPr="00AB2B98">
        <w:t>. 2021;129(9):097702. doi:10.1289/EHP9131</w:t>
      </w:r>
    </w:p>
    <w:p w14:paraId="538E404A" w14:textId="77777777" w:rsidR="00AB2B98" w:rsidRPr="00AB2B98" w:rsidRDefault="00AB2B98" w:rsidP="00AB2B98">
      <w:pPr>
        <w:pStyle w:val="Bibliography"/>
      </w:pPr>
      <w:r w:rsidRPr="00AB2B98">
        <w:t xml:space="preserve">39. </w:t>
      </w:r>
      <w:r w:rsidRPr="00AB2B98">
        <w:tab/>
        <w:t xml:space="preserve">Seelen M, Toro CRA, Veldink JH, et al. Long-term air pollution exposure and amyotrophic lateral sclerosis in Netherlands: A population-based case–control study. </w:t>
      </w:r>
      <w:r w:rsidRPr="00AB2B98">
        <w:rPr>
          <w:i/>
          <w:iCs/>
        </w:rPr>
        <w:t>Environmental Health Perspectives</w:t>
      </w:r>
      <w:r w:rsidRPr="00AB2B98">
        <w:t>. 2017;125(9):097023. doi:10.1289/EHP1115</w:t>
      </w:r>
    </w:p>
    <w:p w14:paraId="13454C00" w14:textId="77777777" w:rsidR="00AB2B98" w:rsidRPr="00AB2B98" w:rsidRDefault="00AB2B98" w:rsidP="00AB2B98">
      <w:pPr>
        <w:pStyle w:val="Bibliography"/>
      </w:pPr>
      <w:r w:rsidRPr="00AB2B98">
        <w:t xml:space="preserve">40. </w:t>
      </w:r>
      <w:r w:rsidRPr="00AB2B98">
        <w:tab/>
        <w:t xml:space="preserve">Strak M, Weinmayr G, Rodopoulou S, et al. Long term exposure to low level air pollution and mortality in eight European cohorts within the ELAPSE project: Pooled analysis. </w:t>
      </w:r>
      <w:r w:rsidRPr="00AB2B98">
        <w:rPr>
          <w:i/>
          <w:iCs/>
        </w:rPr>
        <w:t>BMJ</w:t>
      </w:r>
      <w:r w:rsidRPr="00AB2B98">
        <w:t>. 2021;374:n1904. doi:10.1136/bmj.n1904</w:t>
      </w:r>
    </w:p>
    <w:p w14:paraId="64814BCD" w14:textId="77777777" w:rsidR="00AB2B98" w:rsidRPr="00AB2B98" w:rsidRDefault="00AB2B98" w:rsidP="00AB2B98">
      <w:pPr>
        <w:pStyle w:val="Bibliography"/>
      </w:pPr>
      <w:r w:rsidRPr="00AB2B98">
        <w:t xml:space="preserve">41. </w:t>
      </w:r>
      <w:r w:rsidRPr="00AB2B98">
        <w:tab/>
        <w:t xml:space="preserve">Hamra GB, Laden F, Cohen AJ, Raaschou-Nielsen O, Brauer M, Loomis D. Lung cancer and exposure to nitrogen dioxide and traffic: A systematic review and meta-analysis. </w:t>
      </w:r>
      <w:r w:rsidRPr="00AB2B98">
        <w:rPr>
          <w:i/>
          <w:iCs/>
        </w:rPr>
        <w:t>Environmental Health Perspectives</w:t>
      </w:r>
      <w:r w:rsidRPr="00AB2B98">
        <w:t>. 2015;123(11):1107-1112.</w:t>
      </w:r>
    </w:p>
    <w:p w14:paraId="4F45F354" w14:textId="77777777" w:rsidR="00AB2B98" w:rsidRPr="00AB2B98" w:rsidRDefault="00AB2B98" w:rsidP="00AB2B98">
      <w:pPr>
        <w:pStyle w:val="Bibliography"/>
      </w:pPr>
      <w:r w:rsidRPr="00AB2B98">
        <w:lastRenderedPageBreak/>
        <w:t xml:space="preserve">42. </w:t>
      </w:r>
      <w:r w:rsidRPr="00AB2B98">
        <w:tab/>
        <w:t xml:space="preserve">Chen H, Kwong JC, Copes R, et al. Living near major roads and the incidence of dementia, Parkinson’s disease, and multiple sclerosis: A population-based cohort study. </w:t>
      </w:r>
      <w:r w:rsidRPr="00AB2B98">
        <w:rPr>
          <w:i/>
          <w:iCs/>
        </w:rPr>
        <w:t>The Lancet</w:t>
      </w:r>
      <w:r w:rsidRPr="00AB2B98">
        <w:t>. 2017;389(10070):718-726.</w:t>
      </w:r>
    </w:p>
    <w:p w14:paraId="4994C105" w14:textId="77777777" w:rsidR="00AB2B98" w:rsidRPr="00AB2B98" w:rsidRDefault="00AB2B98" w:rsidP="00AB2B98">
      <w:pPr>
        <w:pStyle w:val="Bibliography"/>
      </w:pPr>
      <w:r w:rsidRPr="00AB2B98">
        <w:t xml:space="preserve">43. </w:t>
      </w:r>
      <w:r w:rsidRPr="00AB2B98">
        <w:tab/>
        <w:t xml:space="preserve">Gibson EA, Nunez Y, Abuawad A, et al. An overview of methods to address distinct research questions on environmental mixtures: An application to persistent organic pollutants and leukocyte telomere length. </w:t>
      </w:r>
      <w:r w:rsidRPr="00AB2B98">
        <w:rPr>
          <w:i/>
          <w:iCs/>
        </w:rPr>
        <w:t>Environmental Health</w:t>
      </w:r>
      <w:r w:rsidRPr="00AB2B98">
        <w:t>. 2019;18(1):1-16.</w:t>
      </w:r>
    </w:p>
    <w:p w14:paraId="6ABDBF0C" w14:textId="77777777" w:rsidR="00AB2B98" w:rsidRPr="00AB2B98" w:rsidRDefault="00AB2B98" w:rsidP="00AB2B98">
      <w:pPr>
        <w:pStyle w:val="Bibliography"/>
      </w:pPr>
      <w:r w:rsidRPr="00AB2B98">
        <w:t xml:space="preserve">44. </w:t>
      </w:r>
      <w:r w:rsidRPr="00AB2B98">
        <w:tab/>
        <w:t xml:space="preserve">Frank L. When an entire country is a cohort. </w:t>
      </w:r>
      <w:r w:rsidRPr="00AB2B98">
        <w:rPr>
          <w:i/>
          <w:iCs/>
        </w:rPr>
        <w:t>Science</w:t>
      </w:r>
      <w:r w:rsidRPr="00AB2B98">
        <w:t>. 2000;287(5462):2398-2399.</w:t>
      </w:r>
    </w:p>
    <w:p w14:paraId="0C570E39" w14:textId="77777777" w:rsidR="00AB2B98" w:rsidRPr="00AB2B98" w:rsidRDefault="00AB2B98" w:rsidP="00AB2B98">
      <w:pPr>
        <w:pStyle w:val="Bibliography"/>
      </w:pPr>
      <w:r w:rsidRPr="00AB2B98">
        <w:t xml:space="preserve">45. </w:t>
      </w:r>
      <w:r w:rsidRPr="00AB2B98">
        <w:tab/>
        <w:t xml:space="preserve">Schmidt M, Schmidt SAJ, Sandegaard JL, Ehrenstein V, Pedersen L, Sørensen HT. The Danish National Patient Registry: A review of content, data quality, and research potential. </w:t>
      </w:r>
      <w:r w:rsidRPr="00AB2B98">
        <w:rPr>
          <w:i/>
          <w:iCs/>
        </w:rPr>
        <w:t>Clinical epidemiology</w:t>
      </w:r>
      <w:r w:rsidRPr="00AB2B98">
        <w:t>. 2015;7:449.</w:t>
      </w:r>
    </w:p>
    <w:p w14:paraId="02C9528A" w14:textId="77777777" w:rsidR="00AB2B98" w:rsidRPr="00AB2B98" w:rsidRDefault="00AB2B98" w:rsidP="00AB2B98">
      <w:pPr>
        <w:pStyle w:val="Bibliography"/>
      </w:pPr>
      <w:r w:rsidRPr="00AB2B98">
        <w:t xml:space="preserve">46. </w:t>
      </w:r>
      <w:r w:rsidRPr="00AB2B98">
        <w:tab/>
        <w:t xml:space="preserve">Kioumourtzoglou MA, Seals RM, Himmerslev L, Gredal O, Hansen J, Weisskopf MG. Comparison of diagnoses of amyotrophic lateral sclerosis by use of death certificates and hospital discharge data in the Danish population. </w:t>
      </w:r>
      <w:r w:rsidRPr="00AB2B98">
        <w:rPr>
          <w:i/>
          <w:iCs/>
        </w:rPr>
        <w:t>Amyotrophic Lateral Sclerosis and Frontotemporal Degeneration</w:t>
      </w:r>
      <w:r w:rsidRPr="00AB2B98">
        <w:t>. 2015;16(3-4):224-229.</w:t>
      </w:r>
    </w:p>
    <w:p w14:paraId="00702398" w14:textId="77777777" w:rsidR="00AB2B98" w:rsidRPr="00AB2B98" w:rsidRDefault="00AB2B98" w:rsidP="00AB2B98">
      <w:pPr>
        <w:pStyle w:val="Bibliography"/>
      </w:pPr>
      <w:r w:rsidRPr="00AB2B98">
        <w:t xml:space="preserve">47. </w:t>
      </w:r>
      <w:r w:rsidRPr="00AB2B98">
        <w:tab/>
        <w:t xml:space="preserve">Pedersen CB. The Danish civil registration system. </w:t>
      </w:r>
      <w:r w:rsidRPr="00AB2B98">
        <w:rPr>
          <w:i/>
          <w:iCs/>
        </w:rPr>
        <w:t>Scandinavian journal of public health</w:t>
      </w:r>
      <w:r w:rsidRPr="00AB2B98">
        <w:t>. 2011;39(7_suppl):22-25.</w:t>
      </w:r>
    </w:p>
    <w:p w14:paraId="69123F2F" w14:textId="77777777" w:rsidR="00AB2B98" w:rsidRPr="00AB2B98" w:rsidRDefault="00AB2B98" w:rsidP="00AB2B98">
      <w:pPr>
        <w:pStyle w:val="Bibliography"/>
      </w:pPr>
      <w:r w:rsidRPr="00AB2B98">
        <w:t xml:space="preserve">48. </w:t>
      </w:r>
      <w:r w:rsidRPr="00AB2B98">
        <w:tab/>
        <w:t xml:space="preserve">Sillman S. The relation between ozone, NOx and hydrocarbons in urban and polluted rural environments. </w:t>
      </w:r>
      <w:r w:rsidRPr="00AB2B98">
        <w:rPr>
          <w:i/>
          <w:iCs/>
        </w:rPr>
        <w:t>Atmospheric Environment</w:t>
      </w:r>
      <w:r w:rsidRPr="00AB2B98">
        <w:t>. 1999;33(12):1821-1845.</w:t>
      </w:r>
    </w:p>
    <w:p w14:paraId="7C0ECB0D" w14:textId="77777777" w:rsidR="00AB2B98" w:rsidRPr="00AB2B98" w:rsidRDefault="00AB2B98" w:rsidP="00AB2B98">
      <w:pPr>
        <w:pStyle w:val="Bibliography"/>
      </w:pPr>
      <w:r w:rsidRPr="00AB2B98">
        <w:t xml:space="preserve">49. </w:t>
      </w:r>
      <w:r w:rsidRPr="00AB2B98">
        <w:tab/>
        <w:t xml:space="preserve">Khan J, Kakosimos K, Raaschou-Nielsen O, et al. Development and performance evaluation of new AirGIS–a GIS based air pollution and human exposure modelling system. </w:t>
      </w:r>
      <w:r w:rsidRPr="00AB2B98">
        <w:rPr>
          <w:i/>
          <w:iCs/>
        </w:rPr>
        <w:t>Atmospheric environment</w:t>
      </w:r>
      <w:r w:rsidRPr="00AB2B98">
        <w:t>. 2019;198:102-121.</w:t>
      </w:r>
    </w:p>
    <w:p w14:paraId="5E90AEC7" w14:textId="77777777" w:rsidR="00AB2B98" w:rsidRPr="00AB2B98" w:rsidRDefault="00AB2B98" w:rsidP="00AB2B98">
      <w:pPr>
        <w:pStyle w:val="Bibliography"/>
      </w:pPr>
      <w:r w:rsidRPr="00AB2B98">
        <w:t xml:space="preserve">50. </w:t>
      </w:r>
      <w:r w:rsidRPr="00AB2B98">
        <w:tab/>
        <w:t xml:space="preserve">Brandt J, Christensen JH, Frohn LM, Palmgren F, Berkowicz R, Zlatev Z. Operational air pollution forecasts from European to local scale. </w:t>
      </w:r>
      <w:r w:rsidRPr="00AB2B98">
        <w:rPr>
          <w:i/>
          <w:iCs/>
        </w:rPr>
        <w:t>Atmospheric Environment</w:t>
      </w:r>
      <w:r w:rsidRPr="00AB2B98">
        <w:t>. 2001;35:S91-S98.</w:t>
      </w:r>
    </w:p>
    <w:p w14:paraId="6F8DE846" w14:textId="77777777" w:rsidR="00AB2B98" w:rsidRPr="00AB2B98" w:rsidRDefault="00AB2B98" w:rsidP="00AB2B98">
      <w:pPr>
        <w:pStyle w:val="Bibliography"/>
      </w:pPr>
      <w:r w:rsidRPr="00AB2B98">
        <w:t xml:space="preserve">51. </w:t>
      </w:r>
      <w:r w:rsidRPr="00AB2B98">
        <w:tab/>
        <w:t xml:space="preserve">Brandt J, Christensen J, Frohn L, Berkowicz R. Air pollution forecasting from regional to urban street scale—-implementation and validation for two cities in Denmark. </w:t>
      </w:r>
      <w:r w:rsidRPr="00AB2B98">
        <w:rPr>
          <w:i/>
          <w:iCs/>
        </w:rPr>
        <w:t>Physics and Chemistry of the Earth, Parts A/B/C</w:t>
      </w:r>
      <w:r w:rsidRPr="00AB2B98">
        <w:t>. 2003;28(8):335-344.</w:t>
      </w:r>
    </w:p>
    <w:p w14:paraId="3214B96B" w14:textId="77777777" w:rsidR="00AB2B98" w:rsidRPr="00AB2B98" w:rsidRDefault="00AB2B98" w:rsidP="00AB2B98">
      <w:pPr>
        <w:pStyle w:val="Bibliography"/>
      </w:pPr>
      <w:r w:rsidRPr="00AB2B98">
        <w:t xml:space="preserve">52. </w:t>
      </w:r>
      <w:r w:rsidRPr="00AB2B98">
        <w:tab/>
        <w:t xml:space="preserve">Frohn LM, Ketzel M, Christensen JH, et al. Modelling ultrafine particle number concentrations at address resolution in Denmark from 1979-2018–Part 1: Regional and urban scale modelling and evaluation. </w:t>
      </w:r>
      <w:r w:rsidRPr="00AB2B98">
        <w:rPr>
          <w:i/>
          <w:iCs/>
        </w:rPr>
        <w:t>Atmospheric Environment</w:t>
      </w:r>
      <w:r w:rsidRPr="00AB2B98">
        <w:t>. 2021;264:118631.</w:t>
      </w:r>
    </w:p>
    <w:p w14:paraId="601A1E9A" w14:textId="77777777" w:rsidR="00AB2B98" w:rsidRPr="00AB2B98" w:rsidRDefault="00AB2B98" w:rsidP="00AB2B98">
      <w:pPr>
        <w:pStyle w:val="Bibliography"/>
      </w:pPr>
      <w:r w:rsidRPr="00AB2B98">
        <w:t xml:space="preserve">53. </w:t>
      </w:r>
      <w:r w:rsidRPr="00AB2B98">
        <w:tab/>
        <w:t xml:space="preserve">Raaschou-Nielsen O, Andersen ZJ, Hvidberg M, et al. Lung cancer incidence and long-term exposure to air pollution from traffic. </w:t>
      </w:r>
      <w:r w:rsidRPr="00AB2B98">
        <w:rPr>
          <w:i/>
          <w:iCs/>
        </w:rPr>
        <w:t>Environmental health perspectives</w:t>
      </w:r>
      <w:r w:rsidRPr="00AB2B98">
        <w:t>. 2011;119(6):860-865.</w:t>
      </w:r>
    </w:p>
    <w:p w14:paraId="6514E6E4" w14:textId="77777777" w:rsidR="00AB2B98" w:rsidRPr="00AB2B98" w:rsidRDefault="00AB2B98" w:rsidP="00AB2B98">
      <w:pPr>
        <w:pStyle w:val="Bibliography"/>
      </w:pPr>
      <w:r w:rsidRPr="00AB2B98">
        <w:t xml:space="preserve">54. </w:t>
      </w:r>
      <w:r w:rsidRPr="00AB2B98">
        <w:tab/>
        <w:t xml:space="preserve">Raaschou-Nielsen O, Sørensen M, Ketzel M, et al. Long-term exposure to traffic-related air pollution and diabetes-associated mortality: A cohort study. </w:t>
      </w:r>
      <w:r w:rsidRPr="00AB2B98">
        <w:rPr>
          <w:i/>
          <w:iCs/>
        </w:rPr>
        <w:t>Diabetologia</w:t>
      </w:r>
      <w:r w:rsidRPr="00AB2B98">
        <w:t>. 2013;56(1):36-46.</w:t>
      </w:r>
    </w:p>
    <w:p w14:paraId="6DEA96B6" w14:textId="77777777" w:rsidR="00AB2B98" w:rsidRPr="00AB2B98" w:rsidRDefault="00AB2B98" w:rsidP="00AB2B98">
      <w:pPr>
        <w:pStyle w:val="Bibliography"/>
      </w:pPr>
      <w:r w:rsidRPr="00AB2B98">
        <w:lastRenderedPageBreak/>
        <w:t xml:space="preserve">55. </w:t>
      </w:r>
      <w:r w:rsidRPr="00AB2B98">
        <w:tab/>
        <w:t xml:space="preserve">Sørensen M, Hoffmann B, Hvidberg M, et al. Long-term exposure to traffic-related air pollution associated with blood pressure and self-reported hypertension in a Danish cohort. </w:t>
      </w:r>
      <w:r w:rsidRPr="00AB2B98">
        <w:rPr>
          <w:i/>
          <w:iCs/>
        </w:rPr>
        <w:t>Environmental health perspectives</w:t>
      </w:r>
      <w:r w:rsidRPr="00AB2B98">
        <w:t>. 2012;120(3):418-424.</w:t>
      </w:r>
    </w:p>
    <w:p w14:paraId="5BA4B4CF" w14:textId="77777777" w:rsidR="00AB2B98" w:rsidRPr="00AB2B98" w:rsidRDefault="00AB2B98" w:rsidP="00AB2B98">
      <w:pPr>
        <w:pStyle w:val="Bibliography"/>
      </w:pPr>
      <w:r w:rsidRPr="00AB2B98">
        <w:t xml:space="preserve">56. </w:t>
      </w:r>
      <w:r w:rsidRPr="00AB2B98">
        <w:tab/>
        <w:t xml:space="preserve">Seinfeld J, Pandis S. Atmospheric chemistry and physics. 1997. </w:t>
      </w:r>
      <w:r w:rsidRPr="00AB2B98">
        <w:rPr>
          <w:i/>
          <w:iCs/>
        </w:rPr>
        <w:t>New York</w:t>
      </w:r>
      <w:r w:rsidRPr="00AB2B98">
        <w:t>. Published online 2008.</w:t>
      </w:r>
    </w:p>
    <w:p w14:paraId="58B94A3B" w14:textId="77777777" w:rsidR="00AB2B98" w:rsidRPr="00AB2B98" w:rsidRDefault="00AB2B98" w:rsidP="00AB2B98">
      <w:pPr>
        <w:pStyle w:val="Bibliography"/>
      </w:pPr>
      <w:r w:rsidRPr="00AB2B98">
        <w:t xml:space="preserve">57. </w:t>
      </w:r>
      <w:r w:rsidRPr="00AB2B98">
        <w:tab/>
        <w:t xml:space="preserve">Galvin M, Gaffney R, Corr B, Mays I, Hardiman O. From first symptoms to diagnosis of amyotrophic lateral sclerosis: Perspectives of an Irish informal caregiver cohort—a thematic analysis. </w:t>
      </w:r>
      <w:r w:rsidRPr="00AB2B98">
        <w:rPr>
          <w:i/>
          <w:iCs/>
        </w:rPr>
        <w:t>BMJ Open</w:t>
      </w:r>
      <w:r w:rsidRPr="00AB2B98">
        <w:t>. 2017;7(3). doi:10.1136/bmjopen-2016-014985</w:t>
      </w:r>
    </w:p>
    <w:p w14:paraId="57619BE3" w14:textId="77777777" w:rsidR="00AB2B98" w:rsidRPr="00AB2B98" w:rsidRDefault="00AB2B98" w:rsidP="00AB2B98">
      <w:pPr>
        <w:pStyle w:val="Bibliography"/>
      </w:pPr>
      <w:r w:rsidRPr="00AB2B98">
        <w:t xml:space="preserve">58. </w:t>
      </w:r>
      <w:r w:rsidRPr="00AB2B98">
        <w:tab/>
        <w:t xml:space="preserve">Dickerson AS, Hansen J, Kioumourtzoglou MA, Specht AJ, Gredal O, Weisskopf MG. Study of occupation and amyotrophic lateral sclerosis in a Danish cohort. </w:t>
      </w:r>
      <w:r w:rsidRPr="00AB2B98">
        <w:rPr>
          <w:i/>
          <w:iCs/>
        </w:rPr>
        <w:t>Occup Environ Med</w:t>
      </w:r>
      <w:r w:rsidRPr="00AB2B98">
        <w:t>. 2018;75(9):630-638. doi:10.1136/oemed-2018-105110</w:t>
      </w:r>
    </w:p>
    <w:p w14:paraId="56A6473A" w14:textId="77777777" w:rsidR="00AB2B98" w:rsidRPr="00AB2B98" w:rsidRDefault="00AB2B98" w:rsidP="00AB2B98">
      <w:pPr>
        <w:pStyle w:val="Bibliography"/>
      </w:pPr>
      <w:r w:rsidRPr="00AB2B98">
        <w:t xml:space="preserve">59. </w:t>
      </w:r>
      <w:r w:rsidRPr="00AB2B98">
        <w:tab/>
        <w:t xml:space="preserve">Rothman KJ, Greenland S, Lash TL, others. </w:t>
      </w:r>
      <w:r w:rsidRPr="00AB2B98">
        <w:rPr>
          <w:i/>
          <w:iCs/>
        </w:rPr>
        <w:t>Modern Epidemiology</w:t>
      </w:r>
      <w:r w:rsidRPr="00AB2B98">
        <w:t>. Vol 3. Wolters Kluwer Health/Lippincott Williams &amp; Wilkins Philadelphia; 2008.</w:t>
      </w:r>
    </w:p>
    <w:p w14:paraId="44076E43" w14:textId="77777777" w:rsidR="00AB2B98" w:rsidRPr="00AB2B98" w:rsidRDefault="00AB2B98" w:rsidP="00AB2B98">
      <w:pPr>
        <w:pStyle w:val="Bibliography"/>
      </w:pPr>
      <w:r w:rsidRPr="00AB2B98">
        <w:t xml:space="preserve">60. </w:t>
      </w:r>
      <w:r w:rsidRPr="00AB2B98">
        <w:tab/>
        <w:t xml:space="preserve">Gelman A, Carlin JB, Stern HS, Dunson DB, Vehtari A, Rubin DB. </w:t>
      </w:r>
      <w:r w:rsidRPr="00AB2B98">
        <w:rPr>
          <w:i/>
          <w:iCs/>
        </w:rPr>
        <w:t>Bayesian Data Analysis, Third Edition</w:t>
      </w:r>
      <w:r w:rsidRPr="00AB2B98">
        <w:t>. CRC Press; 2013.</w:t>
      </w:r>
    </w:p>
    <w:p w14:paraId="6C1DD348" w14:textId="77777777" w:rsidR="00AB2B98" w:rsidRPr="00AB2B98" w:rsidRDefault="00AB2B98" w:rsidP="00AB2B98">
      <w:pPr>
        <w:pStyle w:val="Bibliography"/>
      </w:pPr>
      <w:r w:rsidRPr="00AB2B98">
        <w:t xml:space="preserve">61. </w:t>
      </w:r>
      <w:r w:rsidRPr="00AB2B98">
        <w:tab/>
        <w:t xml:space="preserve">Mostofsky E, Schwartz J, Coull BA, et al. Modeling the association between particle constituents of air pollution and health outcomes. </w:t>
      </w:r>
      <w:r w:rsidRPr="00AB2B98">
        <w:rPr>
          <w:i/>
          <w:iCs/>
        </w:rPr>
        <w:t>American journal of epidemiology</w:t>
      </w:r>
      <w:r w:rsidRPr="00AB2B98">
        <w:t>. 2012;176(4):317-326.</w:t>
      </w:r>
    </w:p>
    <w:p w14:paraId="4F3F7448" w14:textId="77777777" w:rsidR="00AB2B98" w:rsidRPr="00AB2B98" w:rsidRDefault="00AB2B98" w:rsidP="00AB2B98">
      <w:pPr>
        <w:pStyle w:val="Bibliography"/>
      </w:pPr>
      <w:r w:rsidRPr="00AB2B98">
        <w:t xml:space="preserve">62. </w:t>
      </w:r>
      <w:r w:rsidRPr="00AB2B98">
        <w:tab/>
        <w:t xml:space="preserve">Thunis P, Degraeuwe B, Pisoni E, et al. PM2.5 source allocation in European cities: A SHERPA modelling study. </w:t>
      </w:r>
      <w:r w:rsidRPr="00AB2B98">
        <w:rPr>
          <w:i/>
          <w:iCs/>
        </w:rPr>
        <w:t>Atmospheric Environment</w:t>
      </w:r>
      <w:r w:rsidRPr="00AB2B98">
        <w:t>. 2018;187:93-106.</w:t>
      </w:r>
    </w:p>
    <w:p w14:paraId="505CC333" w14:textId="77777777" w:rsidR="00AB2B98" w:rsidRPr="00AB2B98" w:rsidRDefault="00AB2B98" w:rsidP="00AB2B98">
      <w:pPr>
        <w:pStyle w:val="Bibliography"/>
      </w:pPr>
      <w:r w:rsidRPr="00AB2B98">
        <w:t xml:space="preserve">63. </w:t>
      </w:r>
      <w:r w:rsidRPr="00AB2B98">
        <w:tab/>
        <w:t xml:space="preserve">Martin R, Peters G, Wilkinson J. Symmetric decomposition of a positive definite matrix. </w:t>
      </w:r>
      <w:r w:rsidRPr="00AB2B98">
        <w:rPr>
          <w:i/>
          <w:iCs/>
        </w:rPr>
        <w:t>Numerische Mathematik</w:t>
      </w:r>
      <w:r w:rsidRPr="00AB2B98">
        <w:t>. 1965;7(5):362-383.</w:t>
      </w:r>
    </w:p>
    <w:p w14:paraId="11B95B97" w14:textId="77777777" w:rsidR="00AB2B98" w:rsidRPr="00AB2B98" w:rsidRDefault="00AB2B98" w:rsidP="00AB2B98">
      <w:pPr>
        <w:pStyle w:val="Bibliography"/>
      </w:pPr>
      <w:r w:rsidRPr="00AB2B98">
        <w:t xml:space="preserve">64. </w:t>
      </w:r>
      <w:r w:rsidRPr="00AB2B98">
        <w:tab/>
        <w:t xml:space="preserve">Polson NG, Scott JG. On the half-Cauchy prior for a global scale parameter. </w:t>
      </w:r>
      <w:r w:rsidRPr="00AB2B98">
        <w:rPr>
          <w:i/>
          <w:iCs/>
        </w:rPr>
        <w:t>Bayesian Analysis</w:t>
      </w:r>
      <w:r w:rsidRPr="00AB2B98">
        <w:t>. 2012;7(4):887-902.</w:t>
      </w:r>
    </w:p>
    <w:p w14:paraId="0EFB5E17" w14:textId="77777777" w:rsidR="00AB2B98" w:rsidRPr="00AB2B98" w:rsidRDefault="00AB2B98" w:rsidP="00AB2B98">
      <w:pPr>
        <w:pStyle w:val="Bibliography"/>
      </w:pPr>
      <w:r w:rsidRPr="00AB2B98">
        <w:t xml:space="preserve">65. </w:t>
      </w:r>
      <w:r w:rsidRPr="00AB2B98">
        <w:tab/>
        <w:t xml:space="preserve">Gelman A. Prior distributions for variance parameters in hierarchical models (comment on article by Browne and Draper). </w:t>
      </w:r>
      <w:r w:rsidRPr="00AB2B98">
        <w:rPr>
          <w:i/>
          <w:iCs/>
        </w:rPr>
        <w:t>Bayesian Anal</w:t>
      </w:r>
      <w:r w:rsidRPr="00AB2B98">
        <w:t>. 2006;1(3):515-534. doi:10.1214/06-BA117A</w:t>
      </w:r>
    </w:p>
    <w:p w14:paraId="5C554E9A" w14:textId="77777777" w:rsidR="00AB2B98" w:rsidRPr="00AB2B98" w:rsidRDefault="00AB2B98" w:rsidP="00AB2B98">
      <w:pPr>
        <w:pStyle w:val="Bibliography"/>
      </w:pPr>
      <w:r w:rsidRPr="00AB2B98">
        <w:t xml:space="preserve">66. </w:t>
      </w:r>
      <w:r w:rsidRPr="00AB2B98">
        <w:tab/>
        <w:t xml:space="preserve">Lewandowski D, Kurowicka D, Joe H. Generating random correlation matrices based on vines and extended onion method. </w:t>
      </w:r>
      <w:r w:rsidRPr="00AB2B98">
        <w:rPr>
          <w:i/>
          <w:iCs/>
        </w:rPr>
        <w:t>Journal of multivariate analysis</w:t>
      </w:r>
      <w:r w:rsidRPr="00AB2B98">
        <w:t>. 2009;100(9):1989-2001.</w:t>
      </w:r>
    </w:p>
    <w:p w14:paraId="4FB55744" w14:textId="77777777" w:rsidR="00AB2B98" w:rsidRPr="00AB2B98" w:rsidRDefault="00AB2B98" w:rsidP="00AB2B98">
      <w:pPr>
        <w:pStyle w:val="Bibliography"/>
      </w:pPr>
      <w:r w:rsidRPr="00AB2B98">
        <w:t xml:space="preserve">67. </w:t>
      </w:r>
      <w:r w:rsidRPr="00AB2B98">
        <w:tab/>
        <w:t xml:space="preserve">Gelman A, Rubin DB. Inference from iterative simulation using multiple sequences. </w:t>
      </w:r>
      <w:r w:rsidRPr="00AB2B98">
        <w:rPr>
          <w:i/>
          <w:iCs/>
        </w:rPr>
        <w:t>Statistical science</w:t>
      </w:r>
      <w:r w:rsidRPr="00AB2B98">
        <w:t>. 1992;7(4):457-472.</w:t>
      </w:r>
    </w:p>
    <w:p w14:paraId="7AE1A610" w14:textId="77777777" w:rsidR="00AB2B98" w:rsidRPr="00AB2B98" w:rsidRDefault="00AB2B98" w:rsidP="00AB2B98">
      <w:pPr>
        <w:pStyle w:val="Bibliography"/>
      </w:pPr>
      <w:r w:rsidRPr="00AB2B98">
        <w:t xml:space="preserve">68. </w:t>
      </w:r>
      <w:r w:rsidRPr="00AB2B98">
        <w:tab/>
        <w:t>R Core Team. R: A language and environment for statistical computing. Published online 2013.</w:t>
      </w:r>
    </w:p>
    <w:p w14:paraId="3DACB643" w14:textId="77777777" w:rsidR="00AB2B98" w:rsidRPr="00AB2B98" w:rsidRDefault="00AB2B98" w:rsidP="00AB2B98">
      <w:pPr>
        <w:pStyle w:val="Bibliography"/>
      </w:pPr>
      <w:r w:rsidRPr="00AB2B98">
        <w:t xml:space="preserve">69. </w:t>
      </w:r>
      <w:r w:rsidRPr="00AB2B98">
        <w:tab/>
        <w:t xml:space="preserve">Povedano M, Saez M, Martinez-Matos JA, Barceló MA. Spatial assessment of the association between long-term exposure to environmental factors and the occurrence of </w:t>
      </w:r>
      <w:r w:rsidRPr="00AB2B98">
        <w:lastRenderedPageBreak/>
        <w:t xml:space="preserve">amyotrophic lateral sclerosis in Catalonia, Spain: A population-based nested case-control study. </w:t>
      </w:r>
      <w:r w:rsidRPr="00AB2B98">
        <w:rPr>
          <w:i/>
          <w:iCs/>
        </w:rPr>
        <w:t>Neuroepidemiology</w:t>
      </w:r>
      <w:r w:rsidRPr="00AB2B98">
        <w:t>. 2018;51(1-2):33-49.</w:t>
      </w:r>
    </w:p>
    <w:p w14:paraId="25D90B52" w14:textId="77777777" w:rsidR="00AB2B98" w:rsidRPr="00AB2B98" w:rsidRDefault="00AB2B98" w:rsidP="00AB2B98">
      <w:pPr>
        <w:pStyle w:val="Bibliography"/>
      </w:pPr>
      <w:r w:rsidRPr="00AB2B98">
        <w:t xml:space="preserve">70. </w:t>
      </w:r>
      <w:r w:rsidRPr="00AB2B98">
        <w:tab/>
        <w:t>von Schneidemesser E, Mar KA, Saar D. Black carbon in Europe: Targeting an air Pollutant and climate forcer. Published online 2017.</w:t>
      </w:r>
    </w:p>
    <w:p w14:paraId="1294209C" w14:textId="77777777" w:rsidR="00AB2B98" w:rsidRPr="00AB2B98" w:rsidRDefault="00AB2B98" w:rsidP="00AB2B98">
      <w:pPr>
        <w:pStyle w:val="Bibliography"/>
      </w:pPr>
      <w:r w:rsidRPr="00AB2B98">
        <w:t xml:space="preserve">71. </w:t>
      </w:r>
      <w:r w:rsidRPr="00AB2B98">
        <w:tab/>
        <w:t xml:space="preserve">Pamphlett R, Rikard-Bell A. Different occupations associated with amyotrophic lateral sclerosis: Is diesel exhaust the link? </w:t>
      </w:r>
      <w:r w:rsidRPr="00AB2B98">
        <w:rPr>
          <w:i/>
          <w:iCs/>
        </w:rPr>
        <w:t>PloS One</w:t>
      </w:r>
      <w:r w:rsidRPr="00AB2B98">
        <w:t>. 2013;8(11):e80993.</w:t>
      </w:r>
    </w:p>
    <w:p w14:paraId="57B3AFA7" w14:textId="77777777" w:rsidR="00AB2B98" w:rsidRPr="00AB2B98" w:rsidRDefault="00AB2B98" w:rsidP="00AB2B98">
      <w:pPr>
        <w:pStyle w:val="Bibliography"/>
      </w:pPr>
      <w:r w:rsidRPr="00AB2B98">
        <w:t xml:space="preserve">72. </w:t>
      </w:r>
      <w:r w:rsidRPr="00AB2B98">
        <w:tab/>
        <w:t xml:space="preserve">Zhang R, Dai Y, Zhang X, et al. Reduced pulmonary function and increased pro-inflammatory cytokines in nanoscale carbon black-exposed workers. </w:t>
      </w:r>
      <w:r w:rsidRPr="00AB2B98">
        <w:rPr>
          <w:i/>
          <w:iCs/>
        </w:rPr>
        <w:t>Part Fibre Toxicol</w:t>
      </w:r>
      <w:r w:rsidRPr="00AB2B98">
        <w:t>. 2014;11:73. doi:10.1186/s12989-014-0073-1</w:t>
      </w:r>
    </w:p>
    <w:p w14:paraId="23666F3D" w14:textId="77777777" w:rsidR="00AB2B98" w:rsidRPr="00AB2B98" w:rsidRDefault="00AB2B98" w:rsidP="00AB2B98">
      <w:pPr>
        <w:pStyle w:val="Bibliography"/>
      </w:pPr>
      <w:r w:rsidRPr="00AB2B98">
        <w:t xml:space="preserve">73. </w:t>
      </w:r>
      <w:r w:rsidRPr="00AB2B98">
        <w:tab/>
        <w:t xml:space="preserve">Gao X, Xu H, Shang J, et al. Ozonized carbon black induces mitochondrial dysfunction and DNA damage. </w:t>
      </w:r>
      <w:r w:rsidRPr="00AB2B98">
        <w:rPr>
          <w:i/>
          <w:iCs/>
        </w:rPr>
        <w:t>Environ Toxicol</w:t>
      </w:r>
      <w:r w:rsidRPr="00AB2B98">
        <w:t>. 2017;32(3):944-955. doi:10.1002/tox.22295</w:t>
      </w:r>
    </w:p>
    <w:p w14:paraId="2BC63B46" w14:textId="77777777" w:rsidR="00AB2B98" w:rsidRPr="00AB2B98" w:rsidRDefault="00AB2B98" w:rsidP="00AB2B98">
      <w:pPr>
        <w:pStyle w:val="Bibliography"/>
      </w:pPr>
      <w:r w:rsidRPr="00AB2B98">
        <w:t xml:space="preserve">74. </w:t>
      </w:r>
      <w:r w:rsidRPr="00AB2B98">
        <w:tab/>
        <w:t xml:space="preserve">Kyjovska ZO, Jacobsen NR, Saber AT, et al. DNA damage following pulmonary exposure by instillation to low doses of carbon black (Printex 90) nanoparticles in mice. </w:t>
      </w:r>
      <w:r w:rsidRPr="00AB2B98">
        <w:rPr>
          <w:i/>
          <w:iCs/>
        </w:rPr>
        <w:t>Environ Mol Mutagen</w:t>
      </w:r>
      <w:r w:rsidRPr="00AB2B98">
        <w:t>. 2015;56(1):41-49. doi:10.1002/em.21888</w:t>
      </w:r>
    </w:p>
    <w:p w14:paraId="6EDCA42C" w14:textId="77777777" w:rsidR="00AB2B98" w:rsidRPr="00AB2B98" w:rsidRDefault="00AB2B98" w:rsidP="00AB2B98">
      <w:pPr>
        <w:pStyle w:val="Bibliography"/>
      </w:pPr>
      <w:r w:rsidRPr="00AB2B98">
        <w:t xml:space="preserve">75. </w:t>
      </w:r>
      <w:r w:rsidRPr="00AB2B98">
        <w:tab/>
        <w:t xml:space="preserve">Weisskopf MG, Webster TF. Trade-offs of personal vs. more proxy exposure measures in environmental epidemiology. </w:t>
      </w:r>
      <w:r w:rsidRPr="00AB2B98">
        <w:rPr>
          <w:i/>
          <w:iCs/>
        </w:rPr>
        <w:t>Epidemiology (Cambridge, Mass)</w:t>
      </w:r>
      <w:r w:rsidRPr="00AB2B98">
        <w:t>. 2017;28(5):635.</w:t>
      </w:r>
    </w:p>
    <w:p w14:paraId="21933195" w14:textId="77777777" w:rsidR="00AB2B98" w:rsidRPr="00AB2B98" w:rsidRDefault="00AB2B98" w:rsidP="00AB2B98">
      <w:pPr>
        <w:pStyle w:val="Bibliography"/>
      </w:pPr>
      <w:r w:rsidRPr="00AB2B98">
        <w:t xml:space="preserve">76. </w:t>
      </w:r>
      <w:r w:rsidRPr="00AB2B98">
        <w:tab/>
        <w:t xml:space="preserve">Nakken O, Meyer HE, Stigum H, Holmøy T. High BMI is associated with low ALS risk: A population-based study. </w:t>
      </w:r>
      <w:r w:rsidRPr="00AB2B98">
        <w:rPr>
          <w:i/>
          <w:iCs/>
        </w:rPr>
        <w:t>Neurology</w:t>
      </w:r>
      <w:r w:rsidRPr="00AB2B98">
        <w:t>. 2019;93(5):e424-e432.</w:t>
      </w:r>
    </w:p>
    <w:p w14:paraId="26E1F5E0" w14:textId="77777777" w:rsidR="00AB2B98" w:rsidRPr="00AB2B98" w:rsidRDefault="00AB2B98" w:rsidP="00AB2B98">
      <w:pPr>
        <w:pStyle w:val="Bibliography"/>
      </w:pPr>
      <w:r w:rsidRPr="00AB2B98">
        <w:t xml:space="preserve">77. </w:t>
      </w:r>
      <w:r w:rsidRPr="00AB2B98">
        <w:tab/>
        <w:t xml:space="preserve">Jawaid A, Murthy SB, Wilson AM, et al. A decrease in body mass index is associated with faster progression of motor symptoms and shorter survival in ALS. </w:t>
      </w:r>
      <w:r w:rsidRPr="00AB2B98">
        <w:rPr>
          <w:i/>
          <w:iCs/>
        </w:rPr>
        <w:t>Amyotrophic Lateral Sclerosis</w:t>
      </w:r>
      <w:r w:rsidRPr="00AB2B98">
        <w:t>. 2010;11(6):542-548.</w:t>
      </w:r>
    </w:p>
    <w:p w14:paraId="45A2568F" w14:textId="77777777" w:rsidR="00AB2B98" w:rsidRPr="00AB2B98" w:rsidRDefault="00AB2B98" w:rsidP="00AB2B98">
      <w:pPr>
        <w:pStyle w:val="Bibliography"/>
      </w:pPr>
      <w:r w:rsidRPr="00AB2B98">
        <w:t xml:space="preserve">78. </w:t>
      </w:r>
      <w:r w:rsidRPr="00AB2B98">
        <w:tab/>
        <w:t xml:space="preserve">Carroll RJ, Ruppert D, Stefanski LA, Crainiceanu CM. </w:t>
      </w:r>
      <w:r w:rsidRPr="00AB2B98">
        <w:rPr>
          <w:i/>
          <w:iCs/>
        </w:rPr>
        <w:t>Measurement Error in Nonlinear Models: A Modern Perspective</w:t>
      </w:r>
      <w:r w:rsidRPr="00AB2B98">
        <w:t>. CRC press; 2006.</w:t>
      </w:r>
    </w:p>
    <w:p w14:paraId="3891A205" w14:textId="0C939DAF" w:rsidR="0046514C" w:rsidRDefault="00A95DD5" w:rsidP="0046514C">
      <w:pPr>
        <w:rPr>
          <w:b/>
        </w:rPr>
      </w:pPr>
      <w:r w:rsidRPr="00BE40FA">
        <w:rPr>
          <w:b/>
        </w:rPr>
        <w:fldChar w:fldCharType="end"/>
      </w:r>
      <w:r w:rsidR="0046514C">
        <w:rPr>
          <w:b/>
        </w:rPr>
        <w:br w:type="page"/>
      </w:r>
    </w:p>
    <w:p w14:paraId="6EE2D1C0" w14:textId="51062ACE"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p w14:paraId="34E0B2A8" w14:textId="77777777" w:rsidR="00120820" w:rsidRDefault="00120820" w:rsidP="005572A9">
      <w:pPr>
        <w:rPr>
          <w:b/>
          <w:color w:val="000000" w:themeColor="text1"/>
        </w:rPr>
      </w:pPr>
    </w:p>
    <w:p w14:paraId="4E9F4546" w14:textId="6B29925C" w:rsidR="005572A9" w:rsidRDefault="005572A9" w:rsidP="005572A9">
      <w:pPr>
        <w:rPr>
          <w:color w:val="000000" w:themeColor="text1"/>
        </w:rPr>
      </w:pPr>
      <w:r w:rsidRPr="00BE40FA">
        <w:rPr>
          <w:b/>
          <w:color w:val="000000" w:themeColor="text1"/>
        </w:rPr>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p w14:paraId="17798D3A" w14:textId="77777777" w:rsidR="00120820" w:rsidRDefault="00120820" w:rsidP="00465B62">
      <w:pPr>
        <w:rPr>
          <w:b/>
          <w:bCs/>
          <w:color w:val="000000" w:themeColor="text1"/>
        </w:rPr>
      </w:pPr>
    </w:p>
    <w:p w14:paraId="53753560" w14:textId="1FE46168" w:rsidR="00465B62" w:rsidRDefault="005572A9" w:rsidP="00465B62">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465B62">
      <w:pPr>
        <w:rPr>
          <w:b/>
          <w:bCs/>
          <w:color w:val="000000" w:themeColor="text1"/>
        </w:rPr>
      </w:pPr>
    </w:p>
    <w:p w14:paraId="2CB3CE13" w14:textId="41DC73B0" w:rsidR="005572A9" w:rsidRPr="00EE472E" w:rsidRDefault="005572A9" w:rsidP="00465B62">
      <w:pPr>
        <w:rPr>
          <w:bCs/>
        </w:rPr>
      </w:pPr>
      <w:r w:rsidRPr="00BE40FA">
        <w:rPr>
          <w:b/>
          <w:bCs/>
          <w:color w:val="000000" w:themeColor="text1"/>
        </w:rPr>
        <w:t>Figure 2</w:t>
      </w:r>
      <w:r w:rsidRPr="00BE40FA">
        <w:rPr>
          <w:color w:val="000000" w:themeColor="text1"/>
        </w:rPr>
        <w:t xml:space="preserve">. </w:t>
      </w:r>
      <w:r>
        <w:rPr>
          <w:bCs/>
        </w:rPr>
        <w:t>Percentage change in odds of ALS diagnosis per 1-, 5- and 10-year average standard deviation 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footerReference w:type="default" r:id="rId9"/>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BCD20" w14:textId="77777777" w:rsidR="00835661" w:rsidRDefault="00835661">
      <w:pPr>
        <w:spacing w:line="240" w:lineRule="auto"/>
      </w:pPr>
      <w:r>
        <w:separator/>
      </w:r>
    </w:p>
  </w:endnote>
  <w:endnote w:type="continuationSeparator" w:id="0">
    <w:p w14:paraId="12D614AA" w14:textId="77777777" w:rsidR="00835661" w:rsidRDefault="008356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6A022" w14:textId="77777777" w:rsidR="00835661" w:rsidRDefault="00835661">
      <w:pPr>
        <w:spacing w:line="240" w:lineRule="auto"/>
      </w:pPr>
      <w:r>
        <w:separator/>
      </w:r>
    </w:p>
  </w:footnote>
  <w:footnote w:type="continuationSeparator" w:id="0">
    <w:p w14:paraId="03473857" w14:textId="77777777" w:rsidR="00835661" w:rsidRDefault="0083566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3D"/>
    <w:rsid w:val="00004213"/>
    <w:rsid w:val="00005306"/>
    <w:rsid w:val="000059A2"/>
    <w:rsid w:val="00005E5B"/>
    <w:rsid w:val="00006DA8"/>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EBF"/>
    <w:rsid w:val="000170EC"/>
    <w:rsid w:val="00017835"/>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D17"/>
    <w:rsid w:val="00031E92"/>
    <w:rsid w:val="000326BB"/>
    <w:rsid w:val="00033568"/>
    <w:rsid w:val="000337A8"/>
    <w:rsid w:val="0003380A"/>
    <w:rsid w:val="000338D9"/>
    <w:rsid w:val="00033C18"/>
    <w:rsid w:val="00033D44"/>
    <w:rsid w:val="00033D50"/>
    <w:rsid w:val="0003400D"/>
    <w:rsid w:val="000340BA"/>
    <w:rsid w:val="0003603F"/>
    <w:rsid w:val="0003696D"/>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5A20"/>
    <w:rsid w:val="00045F6E"/>
    <w:rsid w:val="00046091"/>
    <w:rsid w:val="000471BE"/>
    <w:rsid w:val="000508FD"/>
    <w:rsid w:val="00051214"/>
    <w:rsid w:val="00051467"/>
    <w:rsid w:val="000514AF"/>
    <w:rsid w:val="00051723"/>
    <w:rsid w:val="00052B19"/>
    <w:rsid w:val="000534AA"/>
    <w:rsid w:val="0005398A"/>
    <w:rsid w:val="00053BDD"/>
    <w:rsid w:val="0005569B"/>
    <w:rsid w:val="0005624F"/>
    <w:rsid w:val="000565F7"/>
    <w:rsid w:val="00056A7C"/>
    <w:rsid w:val="000573A6"/>
    <w:rsid w:val="0005760C"/>
    <w:rsid w:val="000601A4"/>
    <w:rsid w:val="000609D2"/>
    <w:rsid w:val="00061263"/>
    <w:rsid w:val="00062249"/>
    <w:rsid w:val="000629A1"/>
    <w:rsid w:val="00062E9D"/>
    <w:rsid w:val="00064675"/>
    <w:rsid w:val="000646A8"/>
    <w:rsid w:val="000652D7"/>
    <w:rsid w:val="000672E8"/>
    <w:rsid w:val="0006758A"/>
    <w:rsid w:val="0006794D"/>
    <w:rsid w:val="0006799E"/>
    <w:rsid w:val="00067E35"/>
    <w:rsid w:val="00067E37"/>
    <w:rsid w:val="00070DFC"/>
    <w:rsid w:val="00071342"/>
    <w:rsid w:val="0007163D"/>
    <w:rsid w:val="00071C90"/>
    <w:rsid w:val="00071EFC"/>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BD4"/>
    <w:rsid w:val="000A65B1"/>
    <w:rsid w:val="000A7887"/>
    <w:rsid w:val="000B0590"/>
    <w:rsid w:val="000B1123"/>
    <w:rsid w:val="000B1144"/>
    <w:rsid w:val="000B17B9"/>
    <w:rsid w:val="000B1C7C"/>
    <w:rsid w:val="000B31DC"/>
    <w:rsid w:val="000B372B"/>
    <w:rsid w:val="000B3D30"/>
    <w:rsid w:val="000B3EA7"/>
    <w:rsid w:val="000B5E17"/>
    <w:rsid w:val="000B6C8B"/>
    <w:rsid w:val="000B73E5"/>
    <w:rsid w:val="000B749E"/>
    <w:rsid w:val="000B7645"/>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E0585"/>
    <w:rsid w:val="000E0904"/>
    <w:rsid w:val="000E0928"/>
    <w:rsid w:val="000E1831"/>
    <w:rsid w:val="000E1E6F"/>
    <w:rsid w:val="000E2361"/>
    <w:rsid w:val="000E2815"/>
    <w:rsid w:val="000E2BE8"/>
    <w:rsid w:val="000E340F"/>
    <w:rsid w:val="000E3880"/>
    <w:rsid w:val="000E39F0"/>
    <w:rsid w:val="000E4699"/>
    <w:rsid w:val="000E47F4"/>
    <w:rsid w:val="000E4EB8"/>
    <w:rsid w:val="000E537D"/>
    <w:rsid w:val="000E5914"/>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327"/>
    <w:rsid w:val="0011575B"/>
    <w:rsid w:val="0011584F"/>
    <w:rsid w:val="00115B7D"/>
    <w:rsid w:val="00117056"/>
    <w:rsid w:val="0011784E"/>
    <w:rsid w:val="00117EB8"/>
    <w:rsid w:val="001207C6"/>
    <w:rsid w:val="00120820"/>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43C"/>
    <w:rsid w:val="001308F6"/>
    <w:rsid w:val="00130973"/>
    <w:rsid w:val="00130D2B"/>
    <w:rsid w:val="00130D50"/>
    <w:rsid w:val="00130E56"/>
    <w:rsid w:val="001319A3"/>
    <w:rsid w:val="00131F56"/>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BAA"/>
    <w:rsid w:val="001A2532"/>
    <w:rsid w:val="001A2CFD"/>
    <w:rsid w:val="001A2E4F"/>
    <w:rsid w:val="001A3210"/>
    <w:rsid w:val="001A387D"/>
    <w:rsid w:val="001A3BA7"/>
    <w:rsid w:val="001A4B53"/>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5260"/>
    <w:rsid w:val="001C6413"/>
    <w:rsid w:val="001C683F"/>
    <w:rsid w:val="001C6EFA"/>
    <w:rsid w:val="001C7134"/>
    <w:rsid w:val="001C7BB8"/>
    <w:rsid w:val="001D2BAC"/>
    <w:rsid w:val="001D3048"/>
    <w:rsid w:val="001D366E"/>
    <w:rsid w:val="001D403B"/>
    <w:rsid w:val="001D4FAB"/>
    <w:rsid w:val="001D4FB9"/>
    <w:rsid w:val="001D5408"/>
    <w:rsid w:val="001D5639"/>
    <w:rsid w:val="001D593D"/>
    <w:rsid w:val="001D6230"/>
    <w:rsid w:val="001D7766"/>
    <w:rsid w:val="001D7B23"/>
    <w:rsid w:val="001E12F0"/>
    <w:rsid w:val="001E16BF"/>
    <w:rsid w:val="001E1F20"/>
    <w:rsid w:val="001E2CDB"/>
    <w:rsid w:val="001E35A1"/>
    <w:rsid w:val="001E3750"/>
    <w:rsid w:val="001E4323"/>
    <w:rsid w:val="001E45B5"/>
    <w:rsid w:val="001E4FCA"/>
    <w:rsid w:val="001E4FDC"/>
    <w:rsid w:val="001E578A"/>
    <w:rsid w:val="001E579A"/>
    <w:rsid w:val="001E616C"/>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4283"/>
    <w:rsid w:val="002242EA"/>
    <w:rsid w:val="0022516D"/>
    <w:rsid w:val="00225B06"/>
    <w:rsid w:val="00225EA5"/>
    <w:rsid w:val="00226496"/>
    <w:rsid w:val="002264EC"/>
    <w:rsid w:val="002265B9"/>
    <w:rsid w:val="0023013C"/>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50434"/>
    <w:rsid w:val="002504DF"/>
    <w:rsid w:val="00250E90"/>
    <w:rsid w:val="0025214A"/>
    <w:rsid w:val="002523AB"/>
    <w:rsid w:val="00252830"/>
    <w:rsid w:val="0025286D"/>
    <w:rsid w:val="0025287B"/>
    <w:rsid w:val="002529CA"/>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584D"/>
    <w:rsid w:val="002665B7"/>
    <w:rsid w:val="0026685D"/>
    <w:rsid w:val="00266C1B"/>
    <w:rsid w:val="00266C60"/>
    <w:rsid w:val="002671CD"/>
    <w:rsid w:val="0026748B"/>
    <w:rsid w:val="0027095D"/>
    <w:rsid w:val="00270A0B"/>
    <w:rsid w:val="00270AAB"/>
    <w:rsid w:val="00270B3B"/>
    <w:rsid w:val="00271F4D"/>
    <w:rsid w:val="002722C0"/>
    <w:rsid w:val="00272CD1"/>
    <w:rsid w:val="00272F77"/>
    <w:rsid w:val="00274458"/>
    <w:rsid w:val="0027445E"/>
    <w:rsid w:val="00274B71"/>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56"/>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CBA"/>
    <w:rsid w:val="002F0EB2"/>
    <w:rsid w:val="002F17AE"/>
    <w:rsid w:val="002F23C1"/>
    <w:rsid w:val="002F306B"/>
    <w:rsid w:val="002F3215"/>
    <w:rsid w:val="002F3545"/>
    <w:rsid w:val="002F3574"/>
    <w:rsid w:val="002F4741"/>
    <w:rsid w:val="002F5FE4"/>
    <w:rsid w:val="002F742A"/>
    <w:rsid w:val="002F746C"/>
    <w:rsid w:val="00300962"/>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01D9"/>
    <w:rsid w:val="00381AB9"/>
    <w:rsid w:val="00381B9B"/>
    <w:rsid w:val="00382783"/>
    <w:rsid w:val="00382880"/>
    <w:rsid w:val="00382CE7"/>
    <w:rsid w:val="00384B81"/>
    <w:rsid w:val="00384B87"/>
    <w:rsid w:val="00384F77"/>
    <w:rsid w:val="00386272"/>
    <w:rsid w:val="003865B6"/>
    <w:rsid w:val="003866BA"/>
    <w:rsid w:val="00386B94"/>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326"/>
    <w:rsid w:val="003A0A6B"/>
    <w:rsid w:val="003A12EA"/>
    <w:rsid w:val="003A16A7"/>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028"/>
    <w:rsid w:val="003B4BA2"/>
    <w:rsid w:val="003B4C99"/>
    <w:rsid w:val="003B56BF"/>
    <w:rsid w:val="003B5CE9"/>
    <w:rsid w:val="003B5DD4"/>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605"/>
    <w:rsid w:val="003C77FA"/>
    <w:rsid w:val="003D039B"/>
    <w:rsid w:val="003D09AA"/>
    <w:rsid w:val="003D2AAB"/>
    <w:rsid w:val="003D30E3"/>
    <w:rsid w:val="003D35D7"/>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2C7F"/>
    <w:rsid w:val="004038FF"/>
    <w:rsid w:val="004040F6"/>
    <w:rsid w:val="00404237"/>
    <w:rsid w:val="00404561"/>
    <w:rsid w:val="00404A61"/>
    <w:rsid w:val="00404AB8"/>
    <w:rsid w:val="00404CC8"/>
    <w:rsid w:val="00404D6A"/>
    <w:rsid w:val="00404E89"/>
    <w:rsid w:val="00404FF9"/>
    <w:rsid w:val="004052E4"/>
    <w:rsid w:val="00405A67"/>
    <w:rsid w:val="004068F1"/>
    <w:rsid w:val="00406D96"/>
    <w:rsid w:val="0040705D"/>
    <w:rsid w:val="0040739C"/>
    <w:rsid w:val="004074DA"/>
    <w:rsid w:val="00410CC8"/>
    <w:rsid w:val="00411320"/>
    <w:rsid w:val="00411B65"/>
    <w:rsid w:val="00411B7E"/>
    <w:rsid w:val="0041265D"/>
    <w:rsid w:val="00412D4D"/>
    <w:rsid w:val="004134AF"/>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6660"/>
    <w:rsid w:val="004367DB"/>
    <w:rsid w:val="004406A7"/>
    <w:rsid w:val="004406A8"/>
    <w:rsid w:val="00440DC1"/>
    <w:rsid w:val="00441011"/>
    <w:rsid w:val="00441DFA"/>
    <w:rsid w:val="00442631"/>
    <w:rsid w:val="00442EF8"/>
    <w:rsid w:val="00443330"/>
    <w:rsid w:val="004433E9"/>
    <w:rsid w:val="00443A6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B62"/>
    <w:rsid w:val="00465F0B"/>
    <w:rsid w:val="00466BC7"/>
    <w:rsid w:val="004679EB"/>
    <w:rsid w:val="00470401"/>
    <w:rsid w:val="004704AA"/>
    <w:rsid w:val="00470916"/>
    <w:rsid w:val="00470D7F"/>
    <w:rsid w:val="00470E0A"/>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F12"/>
    <w:rsid w:val="0049389D"/>
    <w:rsid w:val="004939DF"/>
    <w:rsid w:val="00494D70"/>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182A"/>
    <w:rsid w:val="004C1CD3"/>
    <w:rsid w:val="004C233F"/>
    <w:rsid w:val="004C5072"/>
    <w:rsid w:val="004C51D5"/>
    <w:rsid w:val="004C5408"/>
    <w:rsid w:val="004C5DD5"/>
    <w:rsid w:val="004C6619"/>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4138"/>
    <w:rsid w:val="004F414E"/>
    <w:rsid w:val="004F4532"/>
    <w:rsid w:val="004F5A21"/>
    <w:rsid w:val="004F5FE5"/>
    <w:rsid w:val="004F6B6E"/>
    <w:rsid w:val="004F6D30"/>
    <w:rsid w:val="004F6D76"/>
    <w:rsid w:val="004F6E83"/>
    <w:rsid w:val="004F7609"/>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FB9"/>
    <w:rsid w:val="00527188"/>
    <w:rsid w:val="00527828"/>
    <w:rsid w:val="00527B95"/>
    <w:rsid w:val="00527FE3"/>
    <w:rsid w:val="00530708"/>
    <w:rsid w:val="00530FDE"/>
    <w:rsid w:val="00532677"/>
    <w:rsid w:val="0053288C"/>
    <w:rsid w:val="00532BD5"/>
    <w:rsid w:val="00532D38"/>
    <w:rsid w:val="00532D59"/>
    <w:rsid w:val="005333E6"/>
    <w:rsid w:val="005337F1"/>
    <w:rsid w:val="0053437F"/>
    <w:rsid w:val="00534A4F"/>
    <w:rsid w:val="00535952"/>
    <w:rsid w:val="005375CA"/>
    <w:rsid w:val="00537B54"/>
    <w:rsid w:val="005412CB"/>
    <w:rsid w:val="005414B2"/>
    <w:rsid w:val="00541B78"/>
    <w:rsid w:val="00542A12"/>
    <w:rsid w:val="00543AAA"/>
    <w:rsid w:val="00543B45"/>
    <w:rsid w:val="00544AEA"/>
    <w:rsid w:val="005459A6"/>
    <w:rsid w:val="005467D2"/>
    <w:rsid w:val="00546AB1"/>
    <w:rsid w:val="00546D14"/>
    <w:rsid w:val="00546D5F"/>
    <w:rsid w:val="005475B9"/>
    <w:rsid w:val="00547F7C"/>
    <w:rsid w:val="00550202"/>
    <w:rsid w:val="005506F3"/>
    <w:rsid w:val="00551834"/>
    <w:rsid w:val="00553856"/>
    <w:rsid w:val="00553A49"/>
    <w:rsid w:val="00554085"/>
    <w:rsid w:val="00555C64"/>
    <w:rsid w:val="00555F56"/>
    <w:rsid w:val="00556DF4"/>
    <w:rsid w:val="0055721A"/>
    <w:rsid w:val="005572A9"/>
    <w:rsid w:val="00560AF9"/>
    <w:rsid w:val="00561259"/>
    <w:rsid w:val="00561E8B"/>
    <w:rsid w:val="00563C37"/>
    <w:rsid w:val="00564399"/>
    <w:rsid w:val="00564576"/>
    <w:rsid w:val="0056480F"/>
    <w:rsid w:val="0056613D"/>
    <w:rsid w:val="00566536"/>
    <w:rsid w:val="005665AE"/>
    <w:rsid w:val="0056713E"/>
    <w:rsid w:val="005701DC"/>
    <w:rsid w:val="00570326"/>
    <w:rsid w:val="00570BF8"/>
    <w:rsid w:val="00570D54"/>
    <w:rsid w:val="005712BE"/>
    <w:rsid w:val="00571ABC"/>
    <w:rsid w:val="00571FD1"/>
    <w:rsid w:val="00572C7A"/>
    <w:rsid w:val="005739D3"/>
    <w:rsid w:val="0057429E"/>
    <w:rsid w:val="005745E0"/>
    <w:rsid w:val="0057633D"/>
    <w:rsid w:val="005772B8"/>
    <w:rsid w:val="0057733C"/>
    <w:rsid w:val="00577E24"/>
    <w:rsid w:val="00581598"/>
    <w:rsid w:val="00581B50"/>
    <w:rsid w:val="00581FBE"/>
    <w:rsid w:val="00582623"/>
    <w:rsid w:val="00582B7F"/>
    <w:rsid w:val="00583097"/>
    <w:rsid w:val="00584EBD"/>
    <w:rsid w:val="005850B1"/>
    <w:rsid w:val="00585704"/>
    <w:rsid w:val="00585CF8"/>
    <w:rsid w:val="00586C3A"/>
    <w:rsid w:val="00586D36"/>
    <w:rsid w:val="00587AB5"/>
    <w:rsid w:val="00587B8C"/>
    <w:rsid w:val="005908F7"/>
    <w:rsid w:val="00590ADB"/>
    <w:rsid w:val="00590E86"/>
    <w:rsid w:val="005910A3"/>
    <w:rsid w:val="00591403"/>
    <w:rsid w:val="00591FBB"/>
    <w:rsid w:val="005921DD"/>
    <w:rsid w:val="00592D9C"/>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B51"/>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228A"/>
    <w:rsid w:val="005D2468"/>
    <w:rsid w:val="005D2F94"/>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AA9"/>
    <w:rsid w:val="00602FAF"/>
    <w:rsid w:val="00605354"/>
    <w:rsid w:val="0060538E"/>
    <w:rsid w:val="00605476"/>
    <w:rsid w:val="00605AB4"/>
    <w:rsid w:val="00606907"/>
    <w:rsid w:val="00606A83"/>
    <w:rsid w:val="00607896"/>
    <w:rsid w:val="006078C8"/>
    <w:rsid w:val="00607900"/>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0E45"/>
    <w:rsid w:val="00631AA4"/>
    <w:rsid w:val="00632287"/>
    <w:rsid w:val="006323DE"/>
    <w:rsid w:val="00632911"/>
    <w:rsid w:val="00633949"/>
    <w:rsid w:val="00633A5F"/>
    <w:rsid w:val="00633F29"/>
    <w:rsid w:val="006341E8"/>
    <w:rsid w:val="00634599"/>
    <w:rsid w:val="00635231"/>
    <w:rsid w:val="00635827"/>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52AC"/>
    <w:rsid w:val="00655727"/>
    <w:rsid w:val="00655FD7"/>
    <w:rsid w:val="0065651E"/>
    <w:rsid w:val="00660050"/>
    <w:rsid w:val="00660195"/>
    <w:rsid w:val="006604EE"/>
    <w:rsid w:val="00660FBD"/>
    <w:rsid w:val="006610FC"/>
    <w:rsid w:val="00661147"/>
    <w:rsid w:val="00661595"/>
    <w:rsid w:val="00661B81"/>
    <w:rsid w:val="006625F5"/>
    <w:rsid w:val="00662A85"/>
    <w:rsid w:val="0066304F"/>
    <w:rsid w:val="00663317"/>
    <w:rsid w:val="00663E3C"/>
    <w:rsid w:val="006648EC"/>
    <w:rsid w:val="00664BB4"/>
    <w:rsid w:val="006654B5"/>
    <w:rsid w:val="0066567A"/>
    <w:rsid w:val="00665690"/>
    <w:rsid w:val="00665945"/>
    <w:rsid w:val="00665EDD"/>
    <w:rsid w:val="006663AA"/>
    <w:rsid w:val="0066680E"/>
    <w:rsid w:val="00667BEB"/>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72E"/>
    <w:rsid w:val="00686CB7"/>
    <w:rsid w:val="00686D2D"/>
    <w:rsid w:val="00687D99"/>
    <w:rsid w:val="00690CB1"/>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F0"/>
    <w:rsid w:val="006F7E20"/>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83E"/>
    <w:rsid w:val="007162A9"/>
    <w:rsid w:val="007163E6"/>
    <w:rsid w:val="00716494"/>
    <w:rsid w:val="00716AEA"/>
    <w:rsid w:val="00720B38"/>
    <w:rsid w:val="007210D1"/>
    <w:rsid w:val="007212BA"/>
    <w:rsid w:val="00721627"/>
    <w:rsid w:val="00721B91"/>
    <w:rsid w:val="007221EE"/>
    <w:rsid w:val="00722B28"/>
    <w:rsid w:val="00723119"/>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67D8"/>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AC3"/>
    <w:rsid w:val="00774C97"/>
    <w:rsid w:val="007750F7"/>
    <w:rsid w:val="0077667E"/>
    <w:rsid w:val="00777BF0"/>
    <w:rsid w:val="007809FF"/>
    <w:rsid w:val="00781B0A"/>
    <w:rsid w:val="00781CCE"/>
    <w:rsid w:val="0078208B"/>
    <w:rsid w:val="0078279A"/>
    <w:rsid w:val="00783065"/>
    <w:rsid w:val="00783097"/>
    <w:rsid w:val="007834A1"/>
    <w:rsid w:val="00783637"/>
    <w:rsid w:val="00783F65"/>
    <w:rsid w:val="0078405F"/>
    <w:rsid w:val="007848A7"/>
    <w:rsid w:val="007865DB"/>
    <w:rsid w:val="007869B4"/>
    <w:rsid w:val="007879C3"/>
    <w:rsid w:val="00787AFC"/>
    <w:rsid w:val="007903FE"/>
    <w:rsid w:val="007904CC"/>
    <w:rsid w:val="0079096F"/>
    <w:rsid w:val="007914CD"/>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1371"/>
    <w:rsid w:val="007C1B91"/>
    <w:rsid w:val="007C1C7B"/>
    <w:rsid w:val="007C32B3"/>
    <w:rsid w:val="007C4F9A"/>
    <w:rsid w:val="007C5151"/>
    <w:rsid w:val="007C53E5"/>
    <w:rsid w:val="007C564A"/>
    <w:rsid w:val="007C5CFC"/>
    <w:rsid w:val="007C5E6E"/>
    <w:rsid w:val="007C6E81"/>
    <w:rsid w:val="007C7AA3"/>
    <w:rsid w:val="007C7D19"/>
    <w:rsid w:val="007D0B6D"/>
    <w:rsid w:val="007D171D"/>
    <w:rsid w:val="007D1F7C"/>
    <w:rsid w:val="007D24F8"/>
    <w:rsid w:val="007D3248"/>
    <w:rsid w:val="007D3489"/>
    <w:rsid w:val="007D3565"/>
    <w:rsid w:val="007D3DDD"/>
    <w:rsid w:val="007D4544"/>
    <w:rsid w:val="007D49A0"/>
    <w:rsid w:val="007D684F"/>
    <w:rsid w:val="007D6BBF"/>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5940"/>
    <w:rsid w:val="008062E3"/>
    <w:rsid w:val="00806829"/>
    <w:rsid w:val="00807B80"/>
    <w:rsid w:val="00810432"/>
    <w:rsid w:val="00810948"/>
    <w:rsid w:val="00810C08"/>
    <w:rsid w:val="00811F54"/>
    <w:rsid w:val="00811FCE"/>
    <w:rsid w:val="0081245D"/>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696A"/>
    <w:rsid w:val="00826B34"/>
    <w:rsid w:val="00826EBC"/>
    <w:rsid w:val="00827F16"/>
    <w:rsid w:val="00830C30"/>
    <w:rsid w:val="008310BF"/>
    <w:rsid w:val="00831B57"/>
    <w:rsid w:val="008320D5"/>
    <w:rsid w:val="0083220A"/>
    <w:rsid w:val="0083222E"/>
    <w:rsid w:val="00832335"/>
    <w:rsid w:val="008326AC"/>
    <w:rsid w:val="008327D0"/>
    <w:rsid w:val="00832AED"/>
    <w:rsid w:val="00832BCB"/>
    <w:rsid w:val="00835661"/>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DF"/>
    <w:rsid w:val="0086078E"/>
    <w:rsid w:val="0086165E"/>
    <w:rsid w:val="00862DFA"/>
    <w:rsid w:val="00862E24"/>
    <w:rsid w:val="0086470A"/>
    <w:rsid w:val="00864CB0"/>
    <w:rsid w:val="00865326"/>
    <w:rsid w:val="008655AD"/>
    <w:rsid w:val="00865BFE"/>
    <w:rsid w:val="008671CC"/>
    <w:rsid w:val="00867B70"/>
    <w:rsid w:val="00867E60"/>
    <w:rsid w:val="00870944"/>
    <w:rsid w:val="00870B85"/>
    <w:rsid w:val="00871712"/>
    <w:rsid w:val="0087234F"/>
    <w:rsid w:val="00872DCF"/>
    <w:rsid w:val="0087392B"/>
    <w:rsid w:val="00873997"/>
    <w:rsid w:val="00873D42"/>
    <w:rsid w:val="00873DB7"/>
    <w:rsid w:val="00874063"/>
    <w:rsid w:val="00874F4D"/>
    <w:rsid w:val="00875FFD"/>
    <w:rsid w:val="008761D0"/>
    <w:rsid w:val="00876B1C"/>
    <w:rsid w:val="00876D0C"/>
    <w:rsid w:val="0087711F"/>
    <w:rsid w:val="00877C62"/>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522A"/>
    <w:rsid w:val="008C5B2A"/>
    <w:rsid w:val="008C73CC"/>
    <w:rsid w:val="008C75B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299F"/>
    <w:rsid w:val="009031EB"/>
    <w:rsid w:val="00904410"/>
    <w:rsid w:val="0090550E"/>
    <w:rsid w:val="009057B8"/>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537"/>
    <w:rsid w:val="00934988"/>
    <w:rsid w:val="00934C40"/>
    <w:rsid w:val="00934EBF"/>
    <w:rsid w:val="0093563E"/>
    <w:rsid w:val="00940460"/>
    <w:rsid w:val="009406F2"/>
    <w:rsid w:val="00940774"/>
    <w:rsid w:val="00940A35"/>
    <w:rsid w:val="009416B4"/>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E5F"/>
    <w:rsid w:val="0096126F"/>
    <w:rsid w:val="009613DC"/>
    <w:rsid w:val="00961B39"/>
    <w:rsid w:val="009622EF"/>
    <w:rsid w:val="009628F5"/>
    <w:rsid w:val="00963A68"/>
    <w:rsid w:val="009648AC"/>
    <w:rsid w:val="00966392"/>
    <w:rsid w:val="00967214"/>
    <w:rsid w:val="00967655"/>
    <w:rsid w:val="00970001"/>
    <w:rsid w:val="00970F79"/>
    <w:rsid w:val="00971925"/>
    <w:rsid w:val="009726B3"/>
    <w:rsid w:val="00972A3E"/>
    <w:rsid w:val="00972F2C"/>
    <w:rsid w:val="00973AE1"/>
    <w:rsid w:val="0097446F"/>
    <w:rsid w:val="00974DA9"/>
    <w:rsid w:val="009757B6"/>
    <w:rsid w:val="009759DE"/>
    <w:rsid w:val="00975BEA"/>
    <w:rsid w:val="00975C50"/>
    <w:rsid w:val="00977DB3"/>
    <w:rsid w:val="00977F8D"/>
    <w:rsid w:val="00980A0C"/>
    <w:rsid w:val="00980CBE"/>
    <w:rsid w:val="00981118"/>
    <w:rsid w:val="00981CA9"/>
    <w:rsid w:val="00982691"/>
    <w:rsid w:val="009826D8"/>
    <w:rsid w:val="00982AED"/>
    <w:rsid w:val="00983396"/>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B54"/>
    <w:rsid w:val="009B2EC5"/>
    <w:rsid w:val="009B38DF"/>
    <w:rsid w:val="009B3FDB"/>
    <w:rsid w:val="009B543D"/>
    <w:rsid w:val="009B588D"/>
    <w:rsid w:val="009B64F2"/>
    <w:rsid w:val="009B6A5E"/>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57AE"/>
    <w:rsid w:val="009D57FC"/>
    <w:rsid w:val="009D5CB4"/>
    <w:rsid w:val="009D68E0"/>
    <w:rsid w:val="009D754A"/>
    <w:rsid w:val="009D7C46"/>
    <w:rsid w:val="009E0D99"/>
    <w:rsid w:val="009E0E07"/>
    <w:rsid w:val="009E15CB"/>
    <w:rsid w:val="009E2641"/>
    <w:rsid w:val="009E2655"/>
    <w:rsid w:val="009E2E08"/>
    <w:rsid w:val="009E2F3B"/>
    <w:rsid w:val="009E4351"/>
    <w:rsid w:val="009E4546"/>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C64"/>
    <w:rsid w:val="00A236A8"/>
    <w:rsid w:val="00A23BD3"/>
    <w:rsid w:val="00A23C6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21A9"/>
    <w:rsid w:val="00A4227D"/>
    <w:rsid w:val="00A43B61"/>
    <w:rsid w:val="00A4410F"/>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5688"/>
    <w:rsid w:val="00A85EC4"/>
    <w:rsid w:val="00A8661F"/>
    <w:rsid w:val="00A87938"/>
    <w:rsid w:val="00A9074D"/>
    <w:rsid w:val="00A911EE"/>
    <w:rsid w:val="00A917B3"/>
    <w:rsid w:val="00A920F6"/>
    <w:rsid w:val="00A92943"/>
    <w:rsid w:val="00A93B32"/>
    <w:rsid w:val="00A93C3C"/>
    <w:rsid w:val="00A94472"/>
    <w:rsid w:val="00A947F2"/>
    <w:rsid w:val="00A95556"/>
    <w:rsid w:val="00A957D5"/>
    <w:rsid w:val="00A95AB8"/>
    <w:rsid w:val="00A95DD5"/>
    <w:rsid w:val="00A964CD"/>
    <w:rsid w:val="00A9660F"/>
    <w:rsid w:val="00A979D9"/>
    <w:rsid w:val="00AA02C4"/>
    <w:rsid w:val="00AA08C9"/>
    <w:rsid w:val="00AA197B"/>
    <w:rsid w:val="00AA20CE"/>
    <w:rsid w:val="00AA2318"/>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98"/>
    <w:rsid w:val="00AB2BBF"/>
    <w:rsid w:val="00AB2C3F"/>
    <w:rsid w:val="00AB30A1"/>
    <w:rsid w:val="00AB32AA"/>
    <w:rsid w:val="00AB3B45"/>
    <w:rsid w:val="00AB54F7"/>
    <w:rsid w:val="00AB600D"/>
    <w:rsid w:val="00AB7236"/>
    <w:rsid w:val="00AB7BE1"/>
    <w:rsid w:val="00AB7E2B"/>
    <w:rsid w:val="00AC0016"/>
    <w:rsid w:val="00AC03E8"/>
    <w:rsid w:val="00AC1297"/>
    <w:rsid w:val="00AC148D"/>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1247"/>
    <w:rsid w:val="00AE14F3"/>
    <w:rsid w:val="00AE1B55"/>
    <w:rsid w:val="00AE2B8F"/>
    <w:rsid w:val="00AE2BC6"/>
    <w:rsid w:val="00AE3697"/>
    <w:rsid w:val="00AE484B"/>
    <w:rsid w:val="00AE56F8"/>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F43"/>
    <w:rsid w:val="00B032BC"/>
    <w:rsid w:val="00B03776"/>
    <w:rsid w:val="00B038E5"/>
    <w:rsid w:val="00B03F9B"/>
    <w:rsid w:val="00B046AA"/>
    <w:rsid w:val="00B05013"/>
    <w:rsid w:val="00B0539C"/>
    <w:rsid w:val="00B056D0"/>
    <w:rsid w:val="00B05E64"/>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A21"/>
    <w:rsid w:val="00B61B59"/>
    <w:rsid w:val="00B629C2"/>
    <w:rsid w:val="00B63780"/>
    <w:rsid w:val="00B647CC"/>
    <w:rsid w:val="00B647FC"/>
    <w:rsid w:val="00B64D9B"/>
    <w:rsid w:val="00B663F9"/>
    <w:rsid w:val="00B669D2"/>
    <w:rsid w:val="00B66B3A"/>
    <w:rsid w:val="00B66B65"/>
    <w:rsid w:val="00B66BF5"/>
    <w:rsid w:val="00B6792A"/>
    <w:rsid w:val="00B67B35"/>
    <w:rsid w:val="00B705C3"/>
    <w:rsid w:val="00B705E9"/>
    <w:rsid w:val="00B70942"/>
    <w:rsid w:val="00B70F06"/>
    <w:rsid w:val="00B71F8A"/>
    <w:rsid w:val="00B7200C"/>
    <w:rsid w:val="00B72426"/>
    <w:rsid w:val="00B72CC8"/>
    <w:rsid w:val="00B73EBE"/>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A99"/>
    <w:rsid w:val="00BA3D08"/>
    <w:rsid w:val="00BA3EF7"/>
    <w:rsid w:val="00BA462E"/>
    <w:rsid w:val="00BA5136"/>
    <w:rsid w:val="00BA546D"/>
    <w:rsid w:val="00BA5A67"/>
    <w:rsid w:val="00BA63C4"/>
    <w:rsid w:val="00BA656C"/>
    <w:rsid w:val="00BA73E2"/>
    <w:rsid w:val="00BA79A8"/>
    <w:rsid w:val="00BA7B95"/>
    <w:rsid w:val="00BB0B08"/>
    <w:rsid w:val="00BB0C98"/>
    <w:rsid w:val="00BB0E82"/>
    <w:rsid w:val="00BB13C1"/>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C18"/>
    <w:rsid w:val="00C15D1F"/>
    <w:rsid w:val="00C1728B"/>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708C"/>
    <w:rsid w:val="00C274F4"/>
    <w:rsid w:val="00C275AE"/>
    <w:rsid w:val="00C304EE"/>
    <w:rsid w:val="00C31081"/>
    <w:rsid w:val="00C31383"/>
    <w:rsid w:val="00C31B61"/>
    <w:rsid w:val="00C31E3E"/>
    <w:rsid w:val="00C322DF"/>
    <w:rsid w:val="00C323DD"/>
    <w:rsid w:val="00C3243E"/>
    <w:rsid w:val="00C32FF1"/>
    <w:rsid w:val="00C332EF"/>
    <w:rsid w:val="00C3366E"/>
    <w:rsid w:val="00C34321"/>
    <w:rsid w:val="00C3528E"/>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53E6"/>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F64"/>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7B6"/>
    <w:rsid w:val="00C7479E"/>
    <w:rsid w:val="00C75C41"/>
    <w:rsid w:val="00C75F43"/>
    <w:rsid w:val="00C76A61"/>
    <w:rsid w:val="00C77331"/>
    <w:rsid w:val="00C7759D"/>
    <w:rsid w:val="00C776F7"/>
    <w:rsid w:val="00C777B2"/>
    <w:rsid w:val="00C777D7"/>
    <w:rsid w:val="00C77F23"/>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5843"/>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4A10"/>
    <w:rsid w:val="00CD55EE"/>
    <w:rsid w:val="00CD5B32"/>
    <w:rsid w:val="00CD7377"/>
    <w:rsid w:val="00CD7BC8"/>
    <w:rsid w:val="00CE0830"/>
    <w:rsid w:val="00CE0A56"/>
    <w:rsid w:val="00CE0DD5"/>
    <w:rsid w:val="00CE13EF"/>
    <w:rsid w:val="00CE1D2E"/>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23C4"/>
    <w:rsid w:val="00D0360E"/>
    <w:rsid w:val="00D0397F"/>
    <w:rsid w:val="00D04B83"/>
    <w:rsid w:val="00D056C2"/>
    <w:rsid w:val="00D064F4"/>
    <w:rsid w:val="00D06668"/>
    <w:rsid w:val="00D0703D"/>
    <w:rsid w:val="00D107D4"/>
    <w:rsid w:val="00D10879"/>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547C"/>
    <w:rsid w:val="00D76268"/>
    <w:rsid w:val="00D76D16"/>
    <w:rsid w:val="00D77563"/>
    <w:rsid w:val="00D775F4"/>
    <w:rsid w:val="00D8034D"/>
    <w:rsid w:val="00D80434"/>
    <w:rsid w:val="00D811CD"/>
    <w:rsid w:val="00D813E3"/>
    <w:rsid w:val="00D81733"/>
    <w:rsid w:val="00D81E2D"/>
    <w:rsid w:val="00D820B4"/>
    <w:rsid w:val="00D82413"/>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AB3"/>
    <w:rsid w:val="00DA21A6"/>
    <w:rsid w:val="00DA26BC"/>
    <w:rsid w:val="00DA4FA7"/>
    <w:rsid w:val="00DA733F"/>
    <w:rsid w:val="00DA7649"/>
    <w:rsid w:val="00DA7D99"/>
    <w:rsid w:val="00DB0C55"/>
    <w:rsid w:val="00DB0CDB"/>
    <w:rsid w:val="00DB0F17"/>
    <w:rsid w:val="00DB1073"/>
    <w:rsid w:val="00DB11A6"/>
    <w:rsid w:val="00DB1412"/>
    <w:rsid w:val="00DB2D7B"/>
    <w:rsid w:val="00DB3601"/>
    <w:rsid w:val="00DB48DA"/>
    <w:rsid w:val="00DB6B7D"/>
    <w:rsid w:val="00DB7C5C"/>
    <w:rsid w:val="00DB7D95"/>
    <w:rsid w:val="00DB7E8F"/>
    <w:rsid w:val="00DC08BC"/>
    <w:rsid w:val="00DC0BD3"/>
    <w:rsid w:val="00DC1820"/>
    <w:rsid w:val="00DC1852"/>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19D5"/>
    <w:rsid w:val="00E01E51"/>
    <w:rsid w:val="00E03111"/>
    <w:rsid w:val="00E03607"/>
    <w:rsid w:val="00E065C0"/>
    <w:rsid w:val="00E075DA"/>
    <w:rsid w:val="00E07720"/>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17A04"/>
    <w:rsid w:val="00E20F2C"/>
    <w:rsid w:val="00E21017"/>
    <w:rsid w:val="00E210FF"/>
    <w:rsid w:val="00E2182C"/>
    <w:rsid w:val="00E21C38"/>
    <w:rsid w:val="00E21D67"/>
    <w:rsid w:val="00E226EE"/>
    <w:rsid w:val="00E24207"/>
    <w:rsid w:val="00E249D8"/>
    <w:rsid w:val="00E25AD4"/>
    <w:rsid w:val="00E25AF5"/>
    <w:rsid w:val="00E2654F"/>
    <w:rsid w:val="00E26898"/>
    <w:rsid w:val="00E27205"/>
    <w:rsid w:val="00E27567"/>
    <w:rsid w:val="00E27EAE"/>
    <w:rsid w:val="00E3032B"/>
    <w:rsid w:val="00E303E9"/>
    <w:rsid w:val="00E30672"/>
    <w:rsid w:val="00E31103"/>
    <w:rsid w:val="00E31948"/>
    <w:rsid w:val="00E31A30"/>
    <w:rsid w:val="00E31F8A"/>
    <w:rsid w:val="00E32FE1"/>
    <w:rsid w:val="00E339D4"/>
    <w:rsid w:val="00E340CA"/>
    <w:rsid w:val="00E34637"/>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7A44"/>
    <w:rsid w:val="00E47F67"/>
    <w:rsid w:val="00E504A4"/>
    <w:rsid w:val="00E50B87"/>
    <w:rsid w:val="00E50EC1"/>
    <w:rsid w:val="00E50FE3"/>
    <w:rsid w:val="00E51B48"/>
    <w:rsid w:val="00E52635"/>
    <w:rsid w:val="00E528CE"/>
    <w:rsid w:val="00E52ADC"/>
    <w:rsid w:val="00E53780"/>
    <w:rsid w:val="00E53A69"/>
    <w:rsid w:val="00E54595"/>
    <w:rsid w:val="00E545B2"/>
    <w:rsid w:val="00E547F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CE4"/>
    <w:rsid w:val="00ED0E94"/>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D31"/>
    <w:rsid w:val="00F1209B"/>
    <w:rsid w:val="00F12691"/>
    <w:rsid w:val="00F12A6E"/>
    <w:rsid w:val="00F1373C"/>
    <w:rsid w:val="00F146C1"/>
    <w:rsid w:val="00F1472B"/>
    <w:rsid w:val="00F14A5F"/>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4FB"/>
    <w:rsid w:val="00F33393"/>
    <w:rsid w:val="00F33EE4"/>
    <w:rsid w:val="00F34065"/>
    <w:rsid w:val="00F3435D"/>
    <w:rsid w:val="00F3438F"/>
    <w:rsid w:val="00F351B3"/>
    <w:rsid w:val="00F35E1C"/>
    <w:rsid w:val="00F35E97"/>
    <w:rsid w:val="00F36F9C"/>
    <w:rsid w:val="00F3769D"/>
    <w:rsid w:val="00F37AE5"/>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567F"/>
    <w:rsid w:val="00F85ED7"/>
    <w:rsid w:val="00F86173"/>
    <w:rsid w:val="00F86AFF"/>
    <w:rsid w:val="00F873A1"/>
    <w:rsid w:val="00F90497"/>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147F"/>
    <w:rsid w:val="00FA1C06"/>
    <w:rsid w:val="00FA2814"/>
    <w:rsid w:val="00FA290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D0B8E"/>
    <w:rsid w:val="00FD2758"/>
    <w:rsid w:val="00FD2822"/>
    <w:rsid w:val="00FD346C"/>
    <w:rsid w:val="00FD38D2"/>
    <w:rsid w:val="00FD46F1"/>
    <w:rsid w:val="00FD4708"/>
    <w:rsid w:val="00FD4E15"/>
    <w:rsid w:val="00FD5115"/>
    <w:rsid w:val="00FD6741"/>
    <w:rsid w:val="00FE06E0"/>
    <w:rsid w:val="00FE1117"/>
    <w:rsid w:val="00FE2517"/>
    <w:rsid w:val="00FE2655"/>
    <w:rsid w:val="00FE2A8E"/>
    <w:rsid w:val="00FE3689"/>
    <w:rsid w:val="00FE3D7D"/>
    <w:rsid w:val="00FE6678"/>
    <w:rsid w:val="00FE6995"/>
    <w:rsid w:val="00FE767D"/>
    <w:rsid w:val="00FF03BD"/>
    <w:rsid w:val="00FF0E6D"/>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bie.parks@columbia.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9344</Words>
  <Characters>167262</Characters>
  <Application>Microsoft Office Word</Application>
  <DocSecurity>0</DocSecurity>
  <Lines>1393</Lines>
  <Paragraphs>3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5</cp:revision>
  <cp:lastPrinted>2021-10-26T23:59:00Z</cp:lastPrinted>
  <dcterms:created xsi:type="dcterms:W3CDTF">2021-11-01T22:53:00Z</dcterms:created>
  <dcterms:modified xsi:type="dcterms:W3CDTF">2021-11-01T23: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G9N5yCso"/&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